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037C2" w14:textId="5D73BCAC" w:rsidR="00F62979" w:rsidRPr="00A071E9" w:rsidRDefault="00F62979" w:rsidP="00F62979">
      <w:pPr>
        <w:pStyle w:val="Heading1"/>
        <w:rPr>
          <w:rFonts w:ascii="Arial" w:hAnsi="Arial" w:cs="Arial"/>
          <w:b/>
          <w:color w:val="000000" w:themeColor="text1"/>
        </w:rPr>
      </w:pPr>
      <w:bookmarkStart w:id="0" w:name="_Toc138599632"/>
      <w:r w:rsidRPr="00A071E9">
        <w:rPr>
          <w:rFonts w:ascii="Arial" w:hAnsi="Arial" w:cs="Arial"/>
          <w:b/>
          <w:color w:val="000000" w:themeColor="text1"/>
        </w:rPr>
        <w:t>Chapter 4</w:t>
      </w:r>
      <w:r w:rsidR="00251829">
        <w:rPr>
          <w:rFonts w:ascii="Arial" w:hAnsi="Arial" w:cs="Arial"/>
          <w:b/>
          <w:color w:val="000000" w:themeColor="text1"/>
        </w:rPr>
        <w:t xml:space="preserve"> Supplementary Note</w:t>
      </w:r>
      <w:bookmarkEnd w:id="0"/>
    </w:p>
    <w:p w14:paraId="6FD7F793" w14:textId="77777777" w:rsidR="00F62979" w:rsidRDefault="00F62979" w:rsidP="00F62979">
      <w:pPr>
        <w:rPr>
          <w:rFonts w:ascii="Arial" w:hAnsi="Arial" w:cs="Arial"/>
          <w:b/>
          <w:sz w:val="32"/>
          <w:szCs w:val="32"/>
        </w:rPr>
      </w:pPr>
    </w:p>
    <w:p w14:paraId="4B41A409" w14:textId="77777777" w:rsidR="00F62979" w:rsidRDefault="00F62979" w:rsidP="00F62979">
      <w:pPr>
        <w:rPr>
          <w:rFonts w:ascii="Arial" w:hAnsi="Arial" w:cs="Arial"/>
          <w:b/>
          <w:sz w:val="32"/>
          <w:szCs w:val="32"/>
        </w:rPr>
      </w:pPr>
      <w:r w:rsidRPr="00A071E9">
        <w:rPr>
          <w:rFonts w:ascii="Arial" w:hAnsi="Arial" w:cs="Arial"/>
          <w:b/>
          <w:sz w:val="32"/>
          <w:szCs w:val="32"/>
        </w:rPr>
        <w:t>A comparison of proxy Alzheimer’s disease/dementia phenotype definitions in the UK Biobank</w:t>
      </w:r>
    </w:p>
    <w:p w14:paraId="7208EB72" w14:textId="77777777" w:rsidR="00967796" w:rsidRDefault="00967796">
      <w:pPr>
        <w:rPr>
          <w:rFonts w:ascii="Arial" w:hAnsi="Arial" w:cs="Arial"/>
          <w:sz w:val="22"/>
          <w:szCs w:val="22"/>
        </w:rPr>
      </w:pPr>
      <w:r>
        <w:rPr>
          <w:rFonts w:ascii="Arial" w:hAnsi="Arial" w:cs="Arial"/>
          <w:sz w:val="22"/>
          <w:szCs w:val="22"/>
        </w:rPr>
        <w:br w:type="page"/>
      </w:r>
    </w:p>
    <w:sdt>
      <w:sdtPr>
        <w:rPr>
          <w:rFonts w:ascii="Arial" w:eastAsiaTheme="minorHAnsi" w:hAnsi="Arial" w:cs="Arial"/>
          <w:b w:val="0"/>
          <w:bCs w:val="0"/>
          <w:color w:val="auto"/>
          <w:sz w:val="44"/>
          <w:szCs w:val="24"/>
          <w:lang w:val="en-GB"/>
        </w:rPr>
        <w:id w:val="-1604875667"/>
        <w:docPartObj>
          <w:docPartGallery w:val="Table of Contents"/>
          <w:docPartUnique/>
        </w:docPartObj>
      </w:sdtPr>
      <w:sdtEndPr>
        <w:rPr>
          <w:noProof/>
        </w:rPr>
      </w:sdtEndPr>
      <w:sdtContent>
        <w:p w14:paraId="4B7B6B05" w14:textId="79024354" w:rsidR="00CB05AC" w:rsidRPr="009447AF" w:rsidRDefault="00CB05AC">
          <w:pPr>
            <w:pStyle w:val="TOCHeading"/>
            <w:rPr>
              <w:rFonts w:ascii="Arial" w:hAnsi="Arial" w:cs="Arial"/>
              <w:b w:val="0"/>
              <w:color w:val="000000" w:themeColor="text1"/>
              <w:sz w:val="48"/>
            </w:rPr>
          </w:pPr>
          <w:r w:rsidRPr="009447AF">
            <w:rPr>
              <w:rFonts w:ascii="Arial" w:hAnsi="Arial" w:cs="Arial"/>
              <w:b w:val="0"/>
              <w:color w:val="000000" w:themeColor="text1"/>
              <w:sz w:val="48"/>
            </w:rPr>
            <w:t>Table of Contents</w:t>
          </w:r>
        </w:p>
        <w:p w14:paraId="3A29137F" w14:textId="0B86608C" w:rsidR="009447AF" w:rsidRPr="009447AF" w:rsidRDefault="00CB05AC">
          <w:pPr>
            <w:pStyle w:val="TOC1"/>
            <w:tabs>
              <w:tab w:val="right" w:leader="dot" w:pos="9010"/>
            </w:tabs>
            <w:rPr>
              <w:rFonts w:ascii="Arial" w:eastAsiaTheme="minorEastAsia" w:hAnsi="Arial" w:cs="Arial"/>
              <w:b w:val="0"/>
              <w:bCs w:val="0"/>
              <w:i w:val="0"/>
              <w:iCs w:val="0"/>
              <w:noProof/>
              <w:sz w:val="32"/>
              <w:lang w:val="en-US"/>
            </w:rPr>
          </w:pPr>
          <w:r w:rsidRPr="009447AF">
            <w:rPr>
              <w:rFonts w:ascii="Arial" w:hAnsi="Arial" w:cs="Arial"/>
              <w:b w:val="0"/>
              <w:bCs w:val="0"/>
              <w:color w:val="000000" w:themeColor="text1"/>
              <w:sz w:val="44"/>
            </w:rPr>
            <w:fldChar w:fldCharType="begin"/>
          </w:r>
          <w:r w:rsidRPr="009447AF">
            <w:rPr>
              <w:rFonts w:ascii="Arial" w:hAnsi="Arial" w:cs="Arial"/>
              <w:b w:val="0"/>
              <w:color w:val="000000" w:themeColor="text1"/>
              <w:sz w:val="44"/>
            </w:rPr>
            <w:instrText xml:space="preserve"> TOC \o "1-3" \h \z \u </w:instrText>
          </w:r>
          <w:r w:rsidRPr="009447AF">
            <w:rPr>
              <w:rFonts w:ascii="Arial" w:hAnsi="Arial" w:cs="Arial"/>
              <w:b w:val="0"/>
              <w:bCs w:val="0"/>
              <w:color w:val="000000" w:themeColor="text1"/>
              <w:sz w:val="44"/>
            </w:rPr>
            <w:fldChar w:fldCharType="separate"/>
          </w:r>
          <w:hyperlink w:anchor="_Toc138599632" w:history="1">
            <w:r w:rsidR="009447AF" w:rsidRPr="009447AF">
              <w:rPr>
                <w:rStyle w:val="Hyperlink"/>
                <w:rFonts w:ascii="Arial" w:hAnsi="Arial" w:cs="Arial"/>
                <w:noProof/>
                <w:sz w:val="32"/>
              </w:rPr>
              <w:t>Chapter 4 Supplementary Note</w:t>
            </w:r>
            <w:r w:rsidR="009447AF" w:rsidRPr="009447AF">
              <w:rPr>
                <w:rFonts w:ascii="Arial" w:hAnsi="Arial" w:cs="Arial"/>
                <w:noProof/>
                <w:webHidden/>
                <w:sz w:val="32"/>
              </w:rPr>
              <w:tab/>
            </w:r>
            <w:r w:rsidR="009447AF" w:rsidRPr="009447AF">
              <w:rPr>
                <w:rFonts w:ascii="Arial" w:hAnsi="Arial" w:cs="Arial"/>
                <w:noProof/>
                <w:webHidden/>
                <w:sz w:val="32"/>
              </w:rPr>
              <w:fldChar w:fldCharType="begin"/>
            </w:r>
            <w:r w:rsidR="009447AF" w:rsidRPr="009447AF">
              <w:rPr>
                <w:rFonts w:ascii="Arial" w:hAnsi="Arial" w:cs="Arial"/>
                <w:noProof/>
                <w:webHidden/>
                <w:sz w:val="32"/>
              </w:rPr>
              <w:instrText xml:space="preserve"> PAGEREF _Toc138599632 \h </w:instrText>
            </w:r>
            <w:r w:rsidR="009447AF" w:rsidRPr="009447AF">
              <w:rPr>
                <w:rFonts w:ascii="Arial" w:hAnsi="Arial" w:cs="Arial"/>
                <w:noProof/>
                <w:webHidden/>
                <w:sz w:val="32"/>
              </w:rPr>
            </w:r>
            <w:r w:rsidR="009447AF" w:rsidRPr="009447AF">
              <w:rPr>
                <w:rFonts w:ascii="Arial" w:hAnsi="Arial" w:cs="Arial"/>
                <w:noProof/>
                <w:webHidden/>
                <w:sz w:val="32"/>
              </w:rPr>
              <w:fldChar w:fldCharType="separate"/>
            </w:r>
            <w:r w:rsidR="009447AF" w:rsidRPr="009447AF">
              <w:rPr>
                <w:rFonts w:ascii="Arial" w:hAnsi="Arial" w:cs="Arial"/>
                <w:noProof/>
                <w:webHidden/>
                <w:sz w:val="32"/>
              </w:rPr>
              <w:t>1</w:t>
            </w:r>
            <w:r w:rsidR="009447AF" w:rsidRPr="009447AF">
              <w:rPr>
                <w:rFonts w:ascii="Arial" w:hAnsi="Arial" w:cs="Arial"/>
                <w:noProof/>
                <w:webHidden/>
                <w:sz w:val="32"/>
              </w:rPr>
              <w:fldChar w:fldCharType="end"/>
            </w:r>
          </w:hyperlink>
        </w:p>
        <w:p w14:paraId="54DDC66D" w14:textId="42DC5EF4" w:rsidR="009447AF" w:rsidRPr="009447AF" w:rsidRDefault="009447AF">
          <w:pPr>
            <w:pStyle w:val="TOC2"/>
            <w:tabs>
              <w:tab w:val="right" w:leader="dot" w:pos="9010"/>
            </w:tabs>
            <w:rPr>
              <w:rFonts w:ascii="Arial" w:eastAsiaTheme="minorEastAsia" w:hAnsi="Arial" w:cs="Arial"/>
              <w:b w:val="0"/>
              <w:bCs w:val="0"/>
              <w:noProof/>
              <w:sz w:val="32"/>
              <w:szCs w:val="24"/>
              <w:lang w:val="en-US"/>
            </w:rPr>
          </w:pPr>
          <w:hyperlink w:anchor="_Toc138599633" w:history="1">
            <w:r w:rsidRPr="009447AF">
              <w:rPr>
                <w:rStyle w:val="Hyperlink"/>
                <w:rFonts w:ascii="Arial" w:hAnsi="Arial" w:cs="Arial"/>
                <w:noProof/>
                <w:sz w:val="28"/>
              </w:rPr>
              <w:t>Supplementary Results</w:t>
            </w:r>
            <w:r w:rsidRPr="009447AF">
              <w:rPr>
                <w:rFonts w:ascii="Arial" w:hAnsi="Arial" w:cs="Arial"/>
                <w:noProof/>
                <w:webHidden/>
                <w:sz w:val="28"/>
              </w:rPr>
              <w:tab/>
            </w:r>
            <w:r w:rsidRPr="009447AF">
              <w:rPr>
                <w:rFonts w:ascii="Arial" w:hAnsi="Arial" w:cs="Arial"/>
                <w:noProof/>
                <w:webHidden/>
                <w:sz w:val="28"/>
              </w:rPr>
              <w:fldChar w:fldCharType="begin"/>
            </w:r>
            <w:r w:rsidRPr="009447AF">
              <w:rPr>
                <w:rFonts w:ascii="Arial" w:hAnsi="Arial" w:cs="Arial"/>
                <w:noProof/>
                <w:webHidden/>
                <w:sz w:val="28"/>
              </w:rPr>
              <w:instrText xml:space="preserve"> PAGEREF _Toc138599633 \h </w:instrText>
            </w:r>
            <w:r w:rsidRPr="009447AF">
              <w:rPr>
                <w:rFonts w:ascii="Arial" w:hAnsi="Arial" w:cs="Arial"/>
                <w:noProof/>
                <w:webHidden/>
                <w:sz w:val="28"/>
              </w:rPr>
            </w:r>
            <w:r w:rsidRPr="009447AF">
              <w:rPr>
                <w:rFonts w:ascii="Arial" w:hAnsi="Arial" w:cs="Arial"/>
                <w:noProof/>
                <w:webHidden/>
                <w:sz w:val="28"/>
              </w:rPr>
              <w:fldChar w:fldCharType="separate"/>
            </w:r>
            <w:r w:rsidRPr="009447AF">
              <w:rPr>
                <w:rFonts w:ascii="Arial" w:hAnsi="Arial" w:cs="Arial"/>
                <w:noProof/>
                <w:webHidden/>
                <w:sz w:val="28"/>
              </w:rPr>
              <w:t>3</w:t>
            </w:r>
            <w:r w:rsidRPr="009447AF">
              <w:rPr>
                <w:rFonts w:ascii="Arial" w:hAnsi="Arial" w:cs="Arial"/>
                <w:noProof/>
                <w:webHidden/>
                <w:sz w:val="28"/>
              </w:rPr>
              <w:fldChar w:fldCharType="end"/>
            </w:r>
          </w:hyperlink>
        </w:p>
        <w:p w14:paraId="5B1234E3" w14:textId="6F51F5B3"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4" w:history="1">
            <w:r w:rsidRPr="009447AF">
              <w:rPr>
                <w:rStyle w:val="Hyperlink"/>
                <w:rFonts w:ascii="Arial" w:hAnsi="Arial" w:cs="Arial"/>
                <w:noProof/>
                <w:sz w:val="22"/>
              </w:rPr>
              <w:t>MAGMA gene and gene-set analysi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4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3</w:t>
            </w:r>
            <w:r w:rsidRPr="009447AF">
              <w:rPr>
                <w:rFonts w:ascii="Arial" w:hAnsi="Arial" w:cs="Arial"/>
                <w:noProof/>
                <w:webHidden/>
                <w:sz w:val="22"/>
              </w:rPr>
              <w:fldChar w:fldCharType="end"/>
            </w:r>
          </w:hyperlink>
        </w:p>
        <w:p w14:paraId="6483DAE1" w14:textId="2E6B03E6"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5" w:history="1">
            <w:r w:rsidRPr="009447AF">
              <w:rPr>
                <w:rStyle w:val="Hyperlink"/>
                <w:rFonts w:ascii="Arial" w:hAnsi="Arial" w:cs="Arial"/>
                <w:noProof/>
                <w:sz w:val="22"/>
              </w:rPr>
              <w:t>Local genetic correlation</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5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3</w:t>
            </w:r>
            <w:r w:rsidRPr="009447AF">
              <w:rPr>
                <w:rFonts w:ascii="Arial" w:hAnsi="Arial" w:cs="Arial"/>
                <w:noProof/>
                <w:webHidden/>
                <w:sz w:val="22"/>
              </w:rPr>
              <w:fldChar w:fldCharType="end"/>
            </w:r>
          </w:hyperlink>
        </w:p>
        <w:p w14:paraId="3170D197" w14:textId="37331A3A"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6" w:history="1">
            <w:r w:rsidRPr="009447AF">
              <w:rPr>
                <w:rStyle w:val="Hyperlink"/>
                <w:rFonts w:ascii="Arial" w:hAnsi="Arial" w:cs="Arial"/>
                <w:noProof/>
                <w:sz w:val="22"/>
              </w:rPr>
              <w:t>Calculated effect sizes comparison to clinical AD effect size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6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4</w:t>
            </w:r>
            <w:r w:rsidRPr="009447AF">
              <w:rPr>
                <w:rFonts w:ascii="Arial" w:hAnsi="Arial" w:cs="Arial"/>
                <w:noProof/>
                <w:webHidden/>
                <w:sz w:val="22"/>
              </w:rPr>
              <w:fldChar w:fldCharType="end"/>
            </w:r>
          </w:hyperlink>
        </w:p>
        <w:p w14:paraId="50255E41" w14:textId="0D8841E4"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7" w:history="1">
            <w:r w:rsidRPr="009447AF">
              <w:rPr>
                <w:rStyle w:val="Hyperlink"/>
                <w:rFonts w:ascii="Arial" w:hAnsi="Arial" w:cs="Arial"/>
                <w:noProof/>
                <w:sz w:val="22"/>
              </w:rPr>
              <w:t>Inclusion of genotyped individual case status in case-control phenotype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7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4</w:t>
            </w:r>
            <w:r w:rsidRPr="009447AF">
              <w:rPr>
                <w:rFonts w:ascii="Arial" w:hAnsi="Arial" w:cs="Arial"/>
                <w:noProof/>
                <w:webHidden/>
                <w:sz w:val="22"/>
              </w:rPr>
              <w:fldChar w:fldCharType="end"/>
            </w:r>
          </w:hyperlink>
        </w:p>
        <w:p w14:paraId="449DB9A2" w14:textId="22054673"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8" w:history="1">
            <w:r w:rsidRPr="009447AF">
              <w:rPr>
                <w:rStyle w:val="Hyperlink"/>
                <w:rFonts w:ascii="Arial" w:hAnsi="Arial" w:cs="Arial"/>
                <w:noProof/>
                <w:sz w:val="22"/>
              </w:rPr>
              <w:t>LT-FH and LT-FH++ heritability specification</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8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6</w:t>
            </w:r>
            <w:r w:rsidRPr="009447AF">
              <w:rPr>
                <w:rFonts w:ascii="Arial" w:hAnsi="Arial" w:cs="Arial"/>
                <w:noProof/>
                <w:webHidden/>
                <w:sz w:val="22"/>
              </w:rPr>
              <w:fldChar w:fldCharType="end"/>
            </w:r>
          </w:hyperlink>
        </w:p>
        <w:p w14:paraId="71E74368" w14:textId="6AA2731F"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39" w:history="1">
            <w:r w:rsidRPr="009447AF">
              <w:rPr>
                <w:rStyle w:val="Hyperlink"/>
                <w:rFonts w:ascii="Arial" w:hAnsi="Arial" w:cs="Arial"/>
                <w:noProof/>
                <w:sz w:val="22"/>
              </w:rPr>
              <w:t>Comparison to PGCALZ2 result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39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6</w:t>
            </w:r>
            <w:r w:rsidRPr="009447AF">
              <w:rPr>
                <w:rFonts w:ascii="Arial" w:hAnsi="Arial" w:cs="Arial"/>
                <w:noProof/>
                <w:webHidden/>
                <w:sz w:val="22"/>
              </w:rPr>
              <w:fldChar w:fldCharType="end"/>
            </w:r>
          </w:hyperlink>
          <w:bookmarkStart w:id="1" w:name="_GoBack"/>
          <w:bookmarkEnd w:id="1"/>
        </w:p>
        <w:p w14:paraId="5011D887" w14:textId="51C38A36"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40" w:history="1">
            <w:r w:rsidRPr="009447AF">
              <w:rPr>
                <w:rStyle w:val="Hyperlink"/>
                <w:rFonts w:ascii="Arial" w:hAnsi="Arial" w:cs="Arial"/>
                <w:noProof/>
                <w:sz w:val="22"/>
              </w:rPr>
              <w:t>Leave-one-out rare variant analyse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40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6</w:t>
            </w:r>
            <w:r w:rsidRPr="009447AF">
              <w:rPr>
                <w:rFonts w:ascii="Arial" w:hAnsi="Arial" w:cs="Arial"/>
                <w:noProof/>
                <w:webHidden/>
                <w:sz w:val="22"/>
              </w:rPr>
              <w:fldChar w:fldCharType="end"/>
            </w:r>
          </w:hyperlink>
        </w:p>
        <w:p w14:paraId="57AC94AC" w14:textId="22830F9F" w:rsidR="009447AF" w:rsidRPr="009447AF" w:rsidRDefault="009447AF">
          <w:pPr>
            <w:pStyle w:val="TOC2"/>
            <w:tabs>
              <w:tab w:val="right" w:leader="dot" w:pos="9010"/>
            </w:tabs>
            <w:rPr>
              <w:rFonts w:ascii="Arial" w:eastAsiaTheme="minorEastAsia" w:hAnsi="Arial" w:cs="Arial"/>
              <w:b w:val="0"/>
              <w:bCs w:val="0"/>
              <w:noProof/>
              <w:sz w:val="32"/>
              <w:szCs w:val="24"/>
              <w:lang w:val="en-US"/>
            </w:rPr>
          </w:pPr>
          <w:hyperlink w:anchor="_Toc138599641" w:history="1">
            <w:r w:rsidRPr="009447AF">
              <w:rPr>
                <w:rStyle w:val="Hyperlink"/>
                <w:rFonts w:ascii="Arial" w:hAnsi="Arial" w:cs="Arial"/>
                <w:noProof/>
                <w:sz w:val="28"/>
              </w:rPr>
              <w:t>Supplementary Methods</w:t>
            </w:r>
            <w:r w:rsidRPr="009447AF">
              <w:rPr>
                <w:rFonts w:ascii="Arial" w:hAnsi="Arial" w:cs="Arial"/>
                <w:noProof/>
                <w:webHidden/>
                <w:sz w:val="28"/>
              </w:rPr>
              <w:tab/>
            </w:r>
            <w:r w:rsidRPr="009447AF">
              <w:rPr>
                <w:rFonts w:ascii="Arial" w:hAnsi="Arial" w:cs="Arial"/>
                <w:noProof/>
                <w:webHidden/>
                <w:sz w:val="28"/>
              </w:rPr>
              <w:fldChar w:fldCharType="begin"/>
            </w:r>
            <w:r w:rsidRPr="009447AF">
              <w:rPr>
                <w:rFonts w:ascii="Arial" w:hAnsi="Arial" w:cs="Arial"/>
                <w:noProof/>
                <w:webHidden/>
                <w:sz w:val="28"/>
              </w:rPr>
              <w:instrText xml:space="preserve"> PAGEREF _Toc138599641 \h </w:instrText>
            </w:r>
            <w:r w:rsidRPr="009447AF">
              <w:rPr>
                <w:rFonts w:ascii="Arial" w:hAnsi="Arial" w:cs="Arial"/>
                <w:noProof/>
                <w:webHidden/>
                <w:sz w:val="28"/>
              </w:rPr>
            </w:r>
            <w:r w:rsidRPr="009447AF">
              <w:rPr>
                <w:rFonts w:ascii="Arial" w:hAnsi="Arial" w:cs="Arial"/>
                <w:noProof/>
                <w:webHidden/>
                <w:sz w:val="28"/>
              </w:rPr>
              <w:fldChar w:fldCharType="separate"/>
            </w:r>
            <w:r w:rsidRPr="009447AF">
              <w:rPr>
                <w:rFonts w:ascii="Arial" w:hAnsi="Arial" w:cs="Arial"/>
                <w:noProof/>
                <w:webHidden/>
                <w:sz w:val="28"/>
              </w:rPr>
              <w:t>7</w:t>
            </w:r>
            <w:r w:rsidRPr="009447AF">
              <w:rPr>
                <w:rFonts w:ascii="Arial" w:hAnsi="Arial" w:cs="Arial"/>
                <w:noProof/>
                <w:webHidden/>
                <w:sz w:val="28"/>
              </w:rPr>
              <w:fldChar w:fldCharType="end"/>
            </w:r>
          </w:hyperlink>
        </w:p>
        <w:p w14:paraId="12D07E54" w14:textId="10806020"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42" w:history="1">
            <w:r w:rsidRPr="009447AF">
              <w:rPr>
                <w:rStyle w:val="Hyperlink"/>
                <w:rFonts w:ascii="Arial" w:hAnsi="Arial" w:cs="Arial"/>
                <w:noProof/>
                <w:sz w:val="22"/>
              </w:rPr>
              <w:t>Local genetic correlation</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42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7</w:t>
            </w:r>
            <w:r w:rsidRPr="009447AF">
              <w:rPr>
                <w:rFonts w:ascii="Arial" w:hAnsi="Arial" w:cs="Arial"/>
                <w:noProof/>
                <w:webHidden/>
                <w:sz w:val="22"/>
              </w:rPr>
              <w:fldChar w:fldCharType="end"/>
            </w:r>
          </w:hyperlink>
        </w:p>
        <w:p w14:paraId="638B08F2" w14:textId="3F911F26" w:rsidR="009447AF" w:rsidRPr="009447AF" w:rsidRDefault="009447AF">
          <w:pPr>
            <w:pStyle w:val="TOC3"/>
            <w:tabs>
              <w:tab w:val="right" w:leader="dot" w:pos="9010"/>
            </w:tabs>
            <w:rPr>
              <w:rFonts w:ascii="Arial" w:eastAsiaTheme="minorEastAsia" w:hAnsi="Arial" w:cs="Arial"/>
              <w:noProof/>
              <w:sz w:val="32"/>
              <w:szCs w:val="24"/>
              <w:lang w:val="en-US"/>
            </w:rPr>
          </w:pPr>
          <w:hyperlink w:anchor="_Toc138599643" w:history="1">
            <w:r w:rsidRPr="009447AF">
              <w:rPr>
                <w:rStyle w:val="Hyperlink"/>
                <w:rFonts w:ascii="Arial" w:hAnsi="Arial" w:cs="Arial"/>
                <w:noProof/>
                <w:sz w:val="22"/>
              </w:rPr>
              <w:t>Calculated effect sizes comparison to clinical AD effect sizes</w:t>
            </w:r>
            <w:r w:rsidRPr="009447AF">
              <w:rPr>
                <w:rFonts w:ascii="Arial" w:hAnsi="Arial" w:cs="Arial"/>
                <w:noProof/>
                <w:webHidden/>
                <w:sz w:val="22"/>
              </w:rPr>
              <w:tab/>
            </w:r>
            <w:r w:rsidRPr="009447AF">
              <w:rPr>
                <w:rFonts w:ascii="Arial" w:hAnsi="Arial" w:cs="Arial"/>
                <w:noProof/>
                <w:webHidden/>
                <w:sz w:val="22"/>
              </w:rPr>
              <w:fldChar w:fldCharType="begin"/>
            </w:r>
            <w:r w:rsidRPr="009447AF">
              <w:rPr>
                <w:rFonts w:ascii="Arial" w:hAnsi="Arial" w:cs="Arial"/>
                <w:noProof/>
                <w:webHidden/>
                <w:sz w:val="22"/>
              </w:rPr>
              <w:instrText xml:space="preserve"> PAGEREF _Toc138599643 \h </w:instrText>
            </w:r>
            <w:r w:rsidRPr="009447AF">
              <w:rPr>
                <w:rFonts w:ascii="Arial" w:hAnsi="Arial" w:cs="Arial"/>
                <w:noProof/>
                <w:webHidden/>
                <w:sz w:val="22"/>
              </w:rPr>
            </w:r>
            <w:r w:rsidRPr="009447AF">
              <w:rPr>
                <w:rFonts w:ascii="Arial" w:hAnsi="Arial" w:cs="Arial"/>
                <w:noProof/>
                <w:webHidden/>
                <w:sz w:val="22"/>
              </w:rPr>
              <w:fldChar w:fldCharType="separate"/>
            </w:r>
            <w:r w:rsidRPr="009447AF">
              <w:rPr>
                <w:rFonts w:ascii="Arial" w:hAnsi="Arial" w:cs="Arial"/>
                <w:noProof/>
                <w:webHidden/>
                <w:sz w:val="22"/>
              </w:rPr>
              <w:t>7</w:t>
            </w:r>
            <w:r w:rsidRPr="009447AF">
              <w:rPr>
                <w:rFonts w:ascii="Arial" w:hAnsi="Arial" w:cs="Arial"/>
                <w:noProof/>
                <w:webHidden/>
                <w:sz w:val="22"/>
              </w:rPr>
              <w:fldChar w:fldCharType="end"/>
            </w:r>
          </w:hyperlink>
        </w:p>
        <w:p w14:paraId="67E3211A" w14:textId="4B6ECF5B" w:rsidR="009447AF" w:rsidRPr="009447AF" w:rsidRDefault="009447AF">
          <w:pPr>
            <w:pStyle w:val="TOC2"/>
            <w:tabs>
              <w:tab w:val="right" w:leader="dot" w:pos="9010"/>
            </w:tabs>
            <w:rPr>
              <w:rFonts w:ascii="Arial" w:eastAsiaTheme="minorEastAsia" w:hAnsi="Arial" w:cs="Arial"/>
              <w:b w:val="0"/>
              <w:bCs w:val="0"/>
              <w:noProof/>
              <w:sz w:val="32"/>
              <w:szCs w:val="24"/>
              <w:lang w:val="en-US"/>
            </w:rPr>
          </w:pPr>
          <w:hyperlink w:anchor="_Toc138599644" w:history="1">
            <w:r w:rsidRPr="009447AF">
              <w:rPr>
                <w:rStyle w:val="Hyperlink"/>
                <w:rFonts w:ascii="Arial" w:hAnsi="Arial" w:cs="Arial"/>
                <w:noProof/>
                <w:sz w:val="28"/>
              </w:rPr>
              <w:t>Supplementary Figures</w:t>
            </w:r>
            <w:r w:rsidRPr="009447AF">
              <w:rPr>
                <w:rFonts w:ascii="Arial" w:hAnsi="Arial" w:cs="Arial"/>
                <w:noProof/>
                <w:webHidden/>
                <w:sz w:val="28"/>
              </w:rPr>
              <w:tab/>
            </w:r>
            <w:r w:rsidRPr="009447AF">
              <w:rPr>
                <w:rFonts w:ascii="Arial" w:hAnsi="Arial" w:cs="Arial"/>
                <w:noProof/>
                <w:webHidden/>
                <w:sz w:val="28"/>
              </w:rPr>
              <w:fldChar w:fldCharType="begin"/>
            </w:r>
            <w:r w:rsidRPr="009447AF">
              <w:rPr>
                <w:rFonts w:ascii="Arial" w:hAnsi="Arial" w:cs="Arial"/>
                <w:noProof/>
                <w:webHidden/>
                <w:sz w:val="28"/>
              </w:rPr>
              <w:instrText xml:space="preserve"> PAGEREF _Toc138599644 \h </w:instrText>
            </w:r>
            <w:r w:rsidRPr="009447AF">
              <w:rPr>
                <w:rFonts w:ascii="Arial" w:hAnsi="Arial" w:cs="Arial"/>
                <w:noProof/>
                <w:webHidden/>
                <w:sz w:val="28"/>
              </w:rPr>
            </w:r>
            <w:r w:rsidRPr="009447AF">
              <w:rPr>
                <w:rFonts w:ascii="Arial" w:hAnsi="Arial" w:cs="Arial"/>
                <w:noProof/>
                <w:webHidden/>
                <w:sz w:val="28"/>
              </w:rPr>
              <w:fldChar w:fldCharType="separate"/>
            </w:r>
            <w:r w:rsidRPr="009447AF">
              <w:rPr>
                <w:rFonts w:ascii="Arial" w:hAnsi="Arial" w:cs="Arial"/>
                <w:noProof/>
                <w:webHidden/>
                <w:sz w:val="28"/>
              </w:rPr>
              <w:t>8</w:t>
            </w:r>
            <w:r w:rsidRPr="009447AF">
              <w:rPr>
                <w:rFonts w:ascii="Arial" w:hAnsi="Arial" w:cs="Arial"/>
                <w:noProof/>
                <w:webHidden/>
                <w:sz w:val="28"/>
              </w:rPr>
              <w:fldChar w:fldCharType="end"/>
            </w:r>
          </w:hyperlink>
        </w:p>
        <w:p w14:paraId="0F79BF96" w14:textId="66BD0DEC" w:rsidR="009447AF" w:rsidRPr="009447AF" w:rsidRDefault="009447AF">
          <w:pPr>
            <w:pStyle w:val="TOC2"/>
            <w:tabs>
              <w:tab w:val="right" w:leader="dot" w:pos="9010"/>
            </w:tabs>
            <w:rPr>
              <w:rFonts w:ascii="Arial" w:eastAsiaTheme="minorEastAsia" w:hAnsi="Arial" w:cs="Arial"/>
              <w:b w:val="0"/>
              <w:bCs w:val="0"/>
              <w:noProof/>
              <w:sz w:val="32"/>
              <w:szCs w:val="24"/>
              <w:lang w:val="en-US"/>
            </w:rPr>
          </w:pPr>
          <w:hyperlink w:anchor="_Toc138599645" w:history="1">
            <w:r w:rsidRPr="009447AF">
              <w:rPr>
                <w:rStyle w:val="Hyperlink"/>
                <w:rFonts w:ascii="Arial" w:hAnsi="Arial" w:cs="Arial"/>
                <w:noProof/>
                <w:sz w:val="28"/>
              </w:rPr>
              <w:t>References</w:t>
            </w:r>
            <w:r w:rsidRPr="009447AF">
              <w:rPr>
                <w:rFonts w:ascii="Arial" w:hAnsi="Arial" w:cs="Arial"/>
                <w:noProof/>
                <w:webHidden/>
                <w:sz w:val="28"/>
              </w:rPr>
              <w:tab/>
            </w:r>
            <w:r w:rsidRPr="009447AF">
              <w:rPr>
                <w:rFonts w:ascii="Arial" w:hAnsi="Arial" w:cs="Arial"/>
                <w:noProof/>
                <w:webHidden/>
                <w:sz w:val="28"/>
              </w:rPr>
              <w:fldChar w:fldCharType="begin"/>
            </w:r>
            <w:r w:rsidRPr="009447AF">
              <w:rPr>
                <w:rFonts w:ascii="Arial" w:hAnsi="Arial" w:cs="Arial"/>
                <w:noProof/>
                <w:webHidden/>
                <w:sz w:val="28"/>
              </w:rPr>
              <w:instrText xml:space="preserve"> PAGEREF _Toc138599645 \h </w:instrText>
            </w:r>
            <w:r w:rsidRPr="009447AF">
              <w:rPr>
                <w:rFonts w:ascii="Arial" w:hAnsi="Arial" w:cs="Arial"/>
                <w:noProof/>
                <w:webHidden/>
                <w:sz w:val="28"/>
              </w:rPr>
            </w:r>
            <w:r w:rsidRPr="009447AF">
              <w:rPr>
                <w:rFonts w:ascii="Arial" w:hAnsi="Arial" w:cs="Arial"/>
                <w:noProof/>
                <w:webHidden/>
                <w:sz w:val="28"/>
              </w:rPr>
              <w:fldChar w:fldCharType="separate"/>
            </w:r>
            <w:r w:rsidRPr="009447AF">
              <w:rPr>
                <w:rFonts w:ascii="Arial" w:hAnsi="Arial" w:cs="Arial"/>
                <w:noProof/>
                <w:webHidden/>
                <w:sz w:val="28"/>
              </w:rPr>
              <w:t>19</w:t>
            </w:r>
            <w:r w:rsidRPr="009447AF">
              <w:rPr>
                <w:rFonts w:ascii="Arial" w:hAnsi="Arial" w:cs="Arial"/>
                <w:noProof/>
                <w:webHidden/>
                <w:sz w:val="28"/>
              </w:rPr>
              <w:fldChar w:fldCharType="end"/>
            </w:r>
          </w:hyperlink>
        </w:p>
        <w:p w14:paraId="58C57E93" w14:textId="7290DADC" w:rsidR="00CB05AC" w:rsidRPr="009447AF" w:rsidRDefault="00CB05AC">
          <w:pPr>
            <w:rPr>
              <w:rFonts w:ascii="Arial" w:hAnsi="Arial" w:cs="Arial"/>
              <w:sz w:val="44"/>
            </w:rPr>
          </w:pPr>
          <w:r w:rsidRPr="009447AF">
            <w:rPr>
              <w:rFonts w:ascii="Arial" w:hAnsi="Arial" w:cs="Arial"/>
              <w:bCs/>
              <w:noProof/>
              <w:color w:val="000000" w:themeColor="text1"/>
              <w:sz w:val="44"/>
            </w:rPr>
            <w:fldChar w:fldCharType="end"/>
          </w:r>
        </w:p>
      </w:sdtContent>
    </w:sdt>
    <w:p w14:paraId="283936B6" w14:textId="77777777" w:rsidR="00E40025" w:rsidRPr="009447AF" w:rsidRDefault="00E40025">
      <w:pPr>
        <w:rPr>
          <w:rFonts w:ascii="Arial" w:eastAsiaTheme="majorEastAsia" w:hAnsi="Arial" w:cs="Arial"/>
          <w:color w:val="000000" w:themeColor="text1"/>
          <w:sz w:val="52"/>
          <w:szCs w:val="32"/>
          <w:u w:val="single"/>
        </w:rPr>
      </w:pPr>
      <w:r w:rsidRPr="009447AF">
        <w:rPr>
          <w:rFonts w:ascii="Arial" w:hAnsi="Arial" w:cs="Arial"/>
          <w:color w:val="000000" w:themeColor="text1"/>
          <w:sz w:val="44"/>
          <w:u w:val="single"/>
        </w:rPr>
        <w:br w:type="page"/>
      </w:r>
    </w:p>
    <w:p w14:paraId="502303D5" w14:textId="4C38559D" w:rsidR="00E40025" w:rsidRPr="007F0BB1" w:rsidRDefault="00E40025" w:rsidP="007F0BB1">
      <w:pPr>
        <w:pStyle w:val="Heading2"/>
        <w:rPr>
          <w:rFonts w:ascii="Arial" w:hAnsi="Arial" w:cs="Arial"/>
          <w:color w:val="000000" w:themeColor="text1"/>
          <w:u w:val="single"/>
        </w:rPr>
      </w:pPr>
      <w:bookmarkStart w:id="2" w:name="_Toc138599633"/>
      <w:r w:rsidRPr="007F0BB1">
        <w:rPr>
          <w:rFonts w:ascii="Arial" w:hAnsi="Arial" w:cs="Arial"/>
          <w:color w:val="000000" w:themeColor="text1"/>
          <w:u w:val="single"/>
        </w:rPr>
        <w:lastRenderedPageBreak/>
        <w:t>Supplementary Results</w:t>
      </w:r>
      <w:bookmarkEnd w:id="2"/>
    </w:p>
    <w:p w14:paraId="6A56D925" w14:textId="77777777" w:rsidR="00E40025" w:rsidRDefault="00E40025" w:rsidP="00E40025">
      <w:pPr>
        <w:rPr>
          <w:rFonts w:ascii="Arial" w:hAnsi="Arial" w:cs="Arial"/>
          <w:sz w:val="22"/>
          <w:szCs w:val="22"/>
        </w:rPr>
      </w:pPr>
    </w:p>
    <w:p w14:paraId="20D54752" w14:textId="77777777" w:rsidR="00E40025" w:rsidRPr="007F0BB1" w:rsidRDefault="00E40025" w:rsidP="007F0BB1">
      <w:pPr>
        <w:pStyle w:val="Heading3"/>
        <w:rPr>
          <w:rFonts w:ascii="Arial" w:hAnsi="Arial" w:cs="Arial"/>
          <w:color w:val="000000" w:themeColor="text1"/>
          <w:u w:val="single"/>
        </w:rPr>
      </w:pPr>
      <w:bookmarkStart w:id="3" w:name="_Toc138599634"/>
      <w:r w:rsidRPr="007F0BB1">
        <w:rPr>
          <w:rFonts w:ascii="Arial" w:hAnsi="Arial" w:cs="Arial"/>
          <w:color w:val="000000" w:themeColor="text1"/>
          <w:u w:val="single"/>
        </w:rPr>
        <w:t>MAGMA gene and gene-set analysis</w:t>
      </w:r>
      <w:bookmarkEnd w:id="3"/>
    </w:p>
    <w:p w14:paraId="311DD754" w14:textId="020DE7DC" w:rsidR="00E40025" w:rsidRDefault="00E40025" w:rsidP="00E40025">
      <w:pPr>
        <w:ind w:firstLine="720"/>
        <w:rPr>
          <w:rFonts w:ascii="Arial" w:hAnsi="Arial" w:cs="Arial"/>
          <w:sz w:val="22"/>
          <w:szCs w:val="22"/>
        </w:rPr>
      </w:pPr>
      <w:r>
        <w:rPr>
          <w:rFonts w:ascii="Arial" w:hAnsi="Arial" w:cs="Arial"/>
          <w:sz w:val="22"/>
          <w:szCs w:val="22"/>
        </w:rPr>
        <w:t>The MAGMA</w:t>
      </w:r>
      <w:r>
        <w:rPr>
          <w:rFonts w:ascii="Arial" w:hAnsi="Arial" w:cs="Arial"/>
          <w:sz w:val="22"/>
          <w:szCs w:val="22"/>
        </w:rPr>
        <w:fldChar w:fldCharType="begin" w:fldLock="1"/>
      </w:r>
      <w:r>
        <w:rPr>
          <w:rFonts w:ascii="Arial" w:hAnsi="Arial" w:cs="Arial"/>
          <w:sz w:val="22"/>
          <w:szCs w:val="22"/>
        </w:rPr>
        <w:instrText>ADDIN CSL_CITATION {"citationItems":[{"id":"ITEM-1","itemData":{"abstract":"Author Summary Gene and gene-set analysis are statistical methods for analysing multiple genetic markers simultaneously to determine their joint effect. These methods can be used when the effects of individual markers is too weak to detect, which is a common problem when studying polygenic traits. Moreover, gene-set analysis can provide additional insight into functional and biological mechanisms underlying the genetic component of a trait. Although a number of methods for gene and gene-set analysis are available however, they generally suffer from various statistical issues and can be very time-consuming to run. We have therefore developed a new method called MAGMA to address these issues, and have compared it to a number of existing tools. Our results show that MAGMA detects more associated genes and gene-sets than other methods, and is also considerably faster. The way the method is set up also makes it highly flexible. This makes it suitable as a basis for more general statistical analyses aimed at investigating more complex research questions.","author":[{"dropping-particle":"","family":"Leeuw","given":"Christiaan A","non-dropping-particle":"de","parse-names":false,"suffix":""},{"dropping-particle":"","family":"Mooij","given":"Joris M","non-dropping-particle":"","parse-names":false,"suffix":""},{"dropping-particle":"","family":"Heskes","given":"Tom","non-dropping-particle":"","parse-names":false,"suffix":""},{"dropping-particle":"","family":"Posthuma","given":"Danielle","non-dropping-particle":"","parse-names":false,"suffix":""}],"container-title":"PLOS Computational Biology","id":"ITEM-1","issue":"4","issued":{"date-parts":[["2015","4","17"]]},"page":"e1004219","publisher":"Public Library of Science","title":"MAGMA: Generalized Gene-Set Analysis of GWAS Data","type":"article-journal","volume":"11"},"uris":["http://www.mendeley.com/documents/?uuid=b8682f80-df9e-462a-9da7-2a329bd0ec89"]}],"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1</w:t>
      </w:r>
      <w:r>
        <w:rPr>
          <w:rFonts w:ascii="Arial" w:hAnsi="Arial" w:cs="Arial"/>
          <w:sz w:val="22"/>
          <w:szCs w:val="22"/>
        </w:rPr>
        <w:fldChar w:fldCharType="end"/>
      </w:r>
      <w:r>
        <w:rPr>
          <w:rFonts w:ascii="Arial" w:hAnsi="Arial" w:cs="Arial"/>
          <w:sz w:val="22"/>
          <w:szCs w:val="22"/>
        </w:rPr>
        <w:t xml:space="preserve"> gene-based results were similar between the different phenotype methods. Any differences in significantly associated genes between the phenotype methods were due to small differences in P-values around the significance threshold (P&lt;</w:t>
      </w:r>
      <w:r w:rsidRPr="00652CA7">
        <w:rPr>
          <w:rFonts w:ascii="Arial" w:hAnsi="Arial" w:cs="Arial"/>
          <w:sz w:val="22"/>
          <w:szCs w:val="22"/>
        </w:rPr>
        <w:t>2.65012</w:t>
      </w:r>
      <w:r>
        <w:rPr>
          <w:rFonts w:ascii="Arial" w:hAnsi="Arial" w:cs="Arial"/>
          <w:sz w:val="22"/>
          <w:szCs w:val="22"/>
        </w:rPr>
        <w:t>x10</w:t>
      </w:r>
      <w:r w:rsidRPr="00883943">
        <w:rPr>
          <w:rFonts w:ascii="Arial" w:hAnsi="Arial" w:cs="Arial"/>
          <w:sz w:val="22"/>
          <w:szCs w:val="22"/>
          <w:vertAlign w:val="superscript"/>
        </w:rPr>
        <w:t>-6</w:t>
      </w:r>
      <w:r>
        <w:rPr>
          <w:rFonts w:ascii="Arial" w:hAnsi="Arial" w:cs="Arial"/>
          <w:sz w:val="22"/>
          <w:szCs w:val="22"/>
        </w:rPr>
        <w:t>) (</w:t>
      </w:r>
      <w:r w:rsidRPr="002A3B83">
        <w:rPr>
          <w:rFonts w:ascii="Arial" w:hAnsi="Arial" w:cs="Arial"/>
          <w:b/>
          <w:sz w:val="22"/>
          <w:szCs w:val="22"/>
        </w:rPr>
        <w:t xml:space="preserve">Supplementary </w:t>
      </w:r>
      <w:r w:rsidR="009E651E">
        <w:rPr>
          <w:rFonts w:ascii="Arial" w:hAnsi="Arial" w:cs="Arial"/>
          <w:b/>
          <w:sz w:val="22"/>
          <w:szCs w:val="22"/>
        </w:rPr>
        <w:t>Table 4.</w:t>
      </w:r>
      <w:r w:rsidRPr="002A3B83">
        <w:rPr>
          <w:rFonts w:ascii="Arial" w:hAnsi="Arial" w:cs="Arial"/>
          <w:b/>
          <w:sz w:val="22"/>
          <w:szCs w:val="22"/>
        </w:rPr>
        <w:t>5</w:t>
      </w:r>
      <w:r>
        <w:rPr>
          <w:rFonts w:ascii="Arial" w:hAnsi="Arial" w:cs="Arial"/>
          <w:sz w:val="22"/>
          <w:szCs w:val="22"/>
        </w:rPr>
        <w:t xml:space="preserve">). In terms of which loci were identified through significant genes, the small differences in P-values led to the association of the </w:t>
      </w:r>
      <w:r w:rsidRPr="00652CA7">
        <w:rPr>
          <w:rFonts w:ascii="Arial" w:hAnsi="Arial" w:cs="Arial"/>
          <w:i/>
          <w:sz w:val="22"/>
          <w:szCs w:val="22"/>
        </w:rPr>
        <w:t>INPP5D</w:t>
      </w:r>
      <w:r>
        <w:rPr>
          <w:rFonts w:ascii="Arial" w:hAnsi="Arial" w:cs="Arial"/>
          <w:sz w:val="22"/>
          <w:szCs w:val="22"/>
        </w:rPr>
        <w:t xml:space="preserve"> locus only in the Jansen results and no association with </w:t>
      </w:r>
      <w:r w:rsidRPr="00652CA7">
        <w:rPr>
          <w:rFonts w:ascii="Arial" w:hAnsi="Arial" w:cs="Arial"/>
          <w:i/>
          <w:sz w:val="22"/>
          <w:szCs w:val="22"/>
        </w:rPr>
        <w:t>KAT8</w:t>
      </w:r>
      <w:r>
        <w:rPr>
          <w:rFonts w:ascii="Arial" w:hAnsi="Arial" w:cs="Arial"/>
          <w:sz w:val="22"/>
          <w:szCs w:val="22"/>
        </w:rPr>
        <w:t xml:space="preserve"> in the Jansen results, a lack of association with the HLA region in the Marioni results, an association of </w:t>
      </w:r>
      <w:r w:rsidRPr="00652CA7">
        <w:rPr>
          <w:rFonts w:ascii="Arial" w:hAnsi="Arial" w:cs="Arial"/>
          <w:i/>
          <w:sz w:val="22"/>
          <w:szCs w:val="22"/>
        </w:rPr>
        <w:t>FIBP</w:t>
      </w:r>
      <w:r>
        <w:rPr>
          <w:rFonts w:ascii="Arial" w:hAnsi="Arial" w:cs="Arial"/>
          <w:sz w:val="22"/>
          <w:szCs w:val="22"/>
        </w:rPr>
        <w:t xml:space="preserve"> only in the LTFH69 and LTFHplus69 results and no association of </w:t>
      </w:r>
      <w:r w:rsidRPr="00652CA7">
        <w:rPr>
          <w:rFonts w:ascii="Arial" w:hAnsi="Arial" w:cs="Arial"/>
          <w:i/>
          <w:sz w:val="22"/>
          <w:szCs w:val="22"/>
        </w:rPr>
        <w:t>KFP3</w:t>
      </w:r>
      <w:r>
        <w:rPr>
          <w:rFonts w:ascii="Arial" w:hAnsi="Arial" w:cs="Arial"/>
          <w:sz w:val="22"/>
          <w:szCs w:val="22"/>
        </w:rPr>
        <w:t xml:space="preserve"> in the LTFH69 and LTFHplus69 results, no association of </w:t>
      </w:r>
      <w:r w:rsidRPr="00B97238">
        <w:rPr>
          <w:rFonts w:ascii="Arial" w:hAnsi="Arial" w:cs="Arial"/>
          <w:i/>
          <w:sz w:val="22"/>
          <w:szCs w:val="22"/>
        </w:rPr>
        <w:t>SLC24A4</w:t>
      </w:r>
      <w:r>
        <w:rPr>
          <w:rFonts w:ascii="Arial" w:hAnsi="Arial" w:cs="Arial"/>
          <w:sz w:val="22"/>
          <w:szCs w:val="22"/>
        </w:rPr>
        <w:t xml:space="preserve"> in the LTFH69 results and an association of </w:t>
      </w:r>
      <w:r w:rsidRPr="00A36BA7">
        <w:rPr>
          <w:rFonts w:ascii="Arial" w:hAnsi="Arial" w:cs="Arial"/>
          <w:i/>
          <w:sz w:val="22"/>
          <w:szCs w:val="22"/>
        </w:rPr>
        <w:t>ACE</w:t>
      </w:r>
      <w:r>
        <w:rPr>
          <w:rFonts w:ascii="Arial" w:hAnsi="Arial" w:cs="Arial"/>
          <w:sz w:val="22"/>
          <w:szCs w:val="22"/>
        </w:rPr>
        <w:t xml:space="preserve"> only in the LTFH69 results, and no association of </w:t>
      </w:r>
      <w:r w:rsidRPr="00DB6EB5">
        <w:rPr>
          <w:rFonts w:ascii="Arial" w:hAnsi="Arial" w:cs="Arial"/>
          <w:i/>
          <w:sz w:val="22"/>
          <w:szCs w:val="22"/>
        </w:rPr>
        <w:t>ABCA7</w:t>
      </w:r>
      <w:r>
        <w:rPr>
          <w:rFonts w:ascii="Arial" w:hAnsi="Arial" w:cs="Arial"/>
          <w:sz w:val="22"/>
          <w:szCs w:val="22"/>
        </w:rPr>
        <w:t xml:space="preserve"> in the CaseControl or Jansen results. However, these differences are likely to do with random variation and unlikely to have a large effect on interpretation. The CaseControl results had the highest inflation factor (</w:t>
      </w:r>
      <w:r w:rsidRPr="002D6932">
        <w:rPr>
          <w:rFonts w:ascii="Arial" w:hAnsi="Arial" w:cs="Arial"/>
          <w:sz w:val="22"/>
          <w:szCs w:val="22"/>
        </w:rPr>
        <w:sym w:font="Symbol" w:char="F06C"/>
      </w:r>
      <w:r w:rsidRPr="00307285">
        <w:rPr>
          <w:rFonts w:ascii="Arial" w:hAnsi="Arial" w:cs="Arial"/>
          <w:sz w:val="22"/>
          <w:szCs w:val="22"/>
          <w:vertAlign w:val="subscript"/>
        </w:rPr>
        <w:t>CaseControl</w:t>
      </w:r>
      <w:r>
        <w:rPr>
          <w:rFonts w:ascii="Arial" w:hAnsi="Arial" w:cs="Arial"/>
          <w:sz w:val="22"/>
          <w:szCs w:val="22"/>
        </w:rPr>
        <w:t>=1.041;</w:t>
      </w:r>
      <w:r w:rsidRPr="00307285">
        <w:rPr>
          <w:rFonts w:ascii="Arial" w:hAnsi="Arial" w:cs="Arial"/>
          <w:sz w:val="22"/>
          <w:szCs w:val="22"/>
        </w:rPr>
        <w:t xml:space="preserve"> </w:t>
      </w:r>
      <w:r w:rsidRPr="002D6932">
        <w:rPr>
          <w:rFonts w:ascii="Arial" w:hAnsi="Arial" w:cs="Arial"/>
          <w:sz w:val="22"/>
          <w:szCs w:val="22"/>
        </w:rPr>
        <w:sym w:font="Symbol" w:char="F06C"/>
      </w:r>
      <w:r>
        <w:rPr>
          <w:rFonts w:ascii="Arial" w:hAnsi="Arial" w:cs="Arial"/>
          <w:sz w:val="22"/>
          <w:szCs w:val="22"/>
          <w:vertAlign w:val="subscript"/>
        </w:rPr>
        <w:t>Marioni</w:t>
      </w:r>
      <w:r>
        <w:rPr>
          <w:rFonts w:ascii="Arial" w:hAnsi="Arial" w:cs="Arial"/>
          <w:sz w:val="22"/>
          <w:szCs w:val="22"/>
        </w:rPr>
        <w:t>=1.039;</w:t>
      </w:r>
      <w:r w:rsidRPr="00307285">
        <w:rPr>
          <w:rFonts w:ascii="Arial" w:hAnsi="Arial" w:cs="Arial"/>
          <w:sz w:val="22"/>
          <w:szCs w:val="22"/>
        </w:rPr>
        <w:t xml:space="preserve"> </w:t>
      </w:r>
      <w:r w:rsidRPr="002D6932">
        <w:rPr>
          <w:rFonts w:ascii="Arial" w:hAnsi="Arial" w:cs="Arial"/>
          <w:sz w:val="22"/>
          <w:szCs w:val="22"/>
        </w:rPr>
        <w:sym w:font="Symbol" w:char="F06C"/>
      </w:r>
      <w:r>
        <w:rPr>
          <w:rFonts w:ascii="Arial" w:hAnsi="Arial" w:cs="Arial"/>
          <w:sz w:val="22"/>
          <w:szCs w:val="22"/>
          <w:vertAlign w:val="subscript"/>
        </w:rPr>
        <w:t>Jansen</w:t>
      </w:r>
      <w:r>
        <w:rPr>
          <w:rFonts w:ascii="Arial" w:hAnsi="Arial" w:cs="Arial"/>
          <w:sz w:val="22"/>
          <w:szCs w:val="22"/>
        </w:rPr>
        <w:t>=1.041;</w:t>
      </w:r>
      <w:r w:rsidRPr="00307285">
        <w:rPr>
          <w:rFonts w:ascii="Arial" w:hAnsi="Arial" w:cs="Arial"/>
          <w:sz w:val="22"/>
          <w:szCs w:val="22"/>
        </w:rPr>
        <w:t xml:space="preserve"> </w:t>
      </w:r>
      <w:r w:rsidRPr="002D6932">
        <w:rPr>
          <w:rFonts w:ascii="Arial" w:hAnsi="Arial" w:cs="Arial"/>
          <w:sz w:val="22"/>
          <w:szCs w:val="22"/>
        </w:rPr>
        <w:sym w:font="Symbol" w:char="F06C"/>
      </w:r>
      <w:r>
        <w:rPr>
          <w:rFonts w:ascii="Arial" w:hAnsi="Arial" w:cs="Arial"/>
          <w:sz w:val="22"/>
          <w:szCs w:val="22"/>
          <w:vertAlign w:val="subscript"/>
        </w:rPr>
        <w:t>LTFH69</w:t>
      </w:r>
      <w:r>
        <w:rPr>
          <w:rFonts w:ascii="Arial" w:hAnsi="Arial" w:cs="Arial"/>
          <w:sz w:val="22"/>
          <w:szCs w:val="22"/>
        </w:rPr>
        <w:t>=1.037;</w:t>
      </w:r>
      <w:r w:rsidRPr="00307285">
        <w:rPr>
          <w:rFonts w:ascii="Arial" w:hAnsi="Arial" w:cs="Arial"/>
          <w:sz w:val="22"/>
          <w:szCs w:val="22"/>
        </w:rPr>
        <w:t xml:space="preserve"> </w:t>
      </w:r>
      <w:r w:rsidRPr="002D6932">
        <w:rPr>
          <w:rFonts w:ascii="Arial" w:hAnsi="Arial" w:cs="Arial"/>
          <w:sz w:val="22"/>
          <w:szCs w:val="22"/>
        </w:rPr>
        <w:sym w:font="Symbol" w:char="F06C"/>
      </w:r>
      <w:r>
        <w:rPr>
          <w:rFonts w:ascii="Arial" w:hAnsi="Arial" w:cs="Arial"/>
          <w:sz w:val="22"/>
          <w:szCs w:val="22"/>
          <w:vertAlign w:val="subscript"/>
        </w:rPr>
        <w:t>LTFHplus69</w:t>
      </w:r>
      <w:r>
        <w:rPr>
          <w:rFonts w:ascii="Arial" w:hAnsi="Arial" w:cs="Arial"/>
          <w:sz w:val="22"/>
          <w:szCs w:val="22"/>
        </w:rPr>
        <w:t>=1.038) but this appears to have not increased the number of significant genes. Thirteen gene-sets were Bonferroni significant in at least one of the phenotypes (</w:t>
      </w:r>
      <w:r w:rsidRPr="008E542F">
        <w:rPr>
          <w:rFonts w:ascii="Arial" w:hAnsi="Arial" w:cs="Arial"/>
          <w:sz w:val="22"/>
          <w:szCs w:val="22"/>
        </w:rPr>
        <w:t>0.05/15485= 3.2</w:t>
      </w:r>
      <w:r>
        <w:rPr>
          <w:rFonts w:ascii="Arial" w:hAnsi="Arial" w:cs="Arial"/>
          <w:sz w:val="22"/>
          <w:szCs w:val="22"/>
        </w:rPr>
        <w:t>3x10</w:t>
      </w:r>
      <w:r w:rsidRPr="00DB6EB5">
        <w:rPr>
          <w:rFonts w:ascii="Arial" w:hAnsi="Arial" w:cs="Arial"/>
          <w:sz w:val="22"/>
          <w:szCs w:val="22"/>
          <w:vertAlign w:val="superscript"/>
        </w:rPr>
        <w:t>-6</w:t>
      </w:r>
      <w:r>
        <w:rPr>
          <w:rFonts w:ascii="Arial" w:hAnsi="Arial" w:cs="Arial"/>
          <w:sz w:val="22"/>
          <w:szCs w:val="22"/>
        </w:rPr>
        <w:t>) (</w:t>
      </w:r>
      <w:r w:rsidRPr="002A3B83">
        <w:rPr>
          <w:rFonts w:ascii="Arial" w:hAnsi="Arial" w:cs="Arial"/>
          <w:b/>
          <w:sz w:val="22"/>
          <w:szCs w:val="22"/>
        </w:rPr>
        <w:t xml:space="preserve">Supplementary </w:t>
      </w:r>
      <w:r w:rsidR="009E651E">
        <w:rPr>
          <w:rFonts w:ascii="Arial" w:hAnsi="Arial" w:cs="Arial"/>
          <w:b/>
          <w:sz w:val="22"/>
          <w:szCs w:val="22"/>
        </w:rPr>
        <w:t>Table 4.</w:t>
      </w:r>
      <w:r w:rsidRPr="002A3B83">
        <w:rPr>
          <w:rFonts w:ascii="Arial" w:hAnsi="Arial" w:cs="Arial"/>
          <w:b/>
          <w:sz w:val="22"/>
          <w:szCs w:val="22"/>
        </w:rPr>
        <w:t>5</w:t>
      </w:r>
      <w:r>
        <w:rPr>
          <w:rFonts w:ascii="Arial" w:hAnsi="Arial" w:cs="Arial"/>
          <w:sz w:val="22"/>
          <w:szCs w:val="22"/>
        </w:rPr>
        <w:t>). All thirteen of these gene-sets were significant in the LTFHplus69 analysis and only 6 were significant in the Marioni analysis. After forward conditioning, there were 3 independently associated gene-sets with all phenotypes (</w:t>
      </w:r>
      <w:r w:rsidRPr="008E542F">
        <w:rPr>
          <w:rFonts w:ascii="Arial" w:hAnsi="Arial" w:cs="Arial"/>
          <w:sz w:val="22"/>
          <w:szCs w:val="22"/>
        </w:rPr>
        <w:t>GO_</w:t>
      </w:r>
      <w:proofErr w:type="gramStart"/>
      <w:r w:rsidRPr="008E542F">
        <w:rPr>
          <w:rFonts w:ascii="Arial" w:hAnsi="Arial" w:cs="Arial"/>
          <w:sz w:val="22"/>
          <w:szCs w:val="22"/>
        </w:rPr>
        <w:t>bp:go</w:t>
      </w:r>
      <w:proofErr w:type="gramEnd"/>
      <w:r w:rsidRPr="008E542F">
        <w:rPr>
          <w:rFonts w:ascii="Arial" w:hAnsi="Arial" w:cs="Arial"/>
          <w:sz w:val="22"/>
          <w:szCs w:val="22"/>
        </w:rPr>
        <w:t>_negative_regulation_of_amyloid_precursor_protein_catabolic_process</w:t>
      </w:r>
      <w:r>
        <w:rPr>
          <w:rFonts w:ascii="Arial" w:hAnsi="Arial" w:cs="Arial"/>
          <w:sz w:val="22"/>
          <w:szCs w:val="22"/>
        </w:rPr>
        <w:t xml:space="preserve">, </w:t>
      </w:r>
      <w:r w:rsidRPr="008E542F">
        <w:rPr>
          <w:rFonts w:ascii="Arial" w:hAnsi="Arial" w:cs="Arial"/>
          <w:sz w:val="22"/>
          <w:szCs w:val="22"/>
        </w:rPr>
        <w:t>GO_cc:go_neurofibrillary_tangle</w:t>
      </w:r>
      <w:r>
        <w:rPr>
          <w:rFonts w:ascii="Arial" w:hAnsi="Arial" w:cs="Arial"/>
          <w:sz w:val="22"/>
          <w:szCs w:val="22"/>
        </w:rPr>
        <w:t xml:space="preserve">, </w:t>
      </w:r>
      <w:r w:rsidRPr="008E542F">
        <w:rPr>
          <w:rFonts w:ascii="Arial" w:hAnsi="Arial" w:cs="Arial"/>
          <w:sz w:val="22"/>
          <w:szCs w:val="22"/>
        </w:rPr>
        <w:t>Curated_gene_sets:roversi_glioma_copy_number_up</w:t>
      </w:r>
      <w:r>
        <w:rPr>
          <w:rFonts w:ascii="Arial" w:hAnsi="Arial" w:cs="Arial"/>
          <w:sz w:val="22"/>
          <w:szCs w:val="22"/>
        </w:rPr>
        <w:t>). These three gene-sets were identified as independently significantly associated with all phenotypes which suggest that all of the phenotypes captured the same key gene-set associations.</w:t>
      </w:r>
    </w:p>
    <w:p w14:paraId="60DA7061" w14:textId="77777777" w:rsidR="00E40025" w:rsidRDefault="00E40025" w:rsidP="00E40025">
      <w:pPr>
        <w:rPr>
          <w:rFonts w:ascii="Arial" w:hAnsi="Arial" w:cs="Arial"/>
          <w:sz w:val="22"/>
          <w:szCs w:val="22"/>
        </w:rPr>
      </w:pPr>
    </w:p>
    <w:p w14:paraId="3716224A" w14:textId="77777777" w:rsidR="00E40025" w:rsidRPr="007F0BB1" w:rsidRDefault="00E40025" w:rsidP="007F0BB1">
      <w:pPr>
        <w:pStyle w:val="Heading3"/>
        <w:rPr>
          <w:rFonts w:ascii="Arial" w:hAnsi="Arial" w:cs="Arial"/>
          <w:color w:val="000000" w:themeColor="text1"/>
          <w:u w:val="single"/>
        </w:rPr>
      </w:pPr>
      <w:bookmarkStart w:id="4" w:name="_Toc138599635"/>
      <w:r w:rsidRPr="007F0BB1">
        <w:rPr>
          <w:rFonts w:ascii="Arial" w:hAnsi="Arial" w:cs="Arial"/>
          <w:color w:val="000000" w:themeColor="text1"/>
          <w:u w:val="single"/>
        </w:rPr>
        <w:t>Local genetic correlation</w:t>
      </w:r>
      <w:bookmarkEnd w:id="4"/>
    </w:p>
    <w:p w14:paraId="672E3DAF" w14:textId="6A86371D" w:rsidR="00E40025" w:rsidRDefault="00E40025" w:rsidP="00E40025">
      <w:pPr>
        <w:rPr>
          <w:rFonts w:ascii="Arial" w:hAnsi="Arial" w:cs="Arial"/>
          <w:sz w:val="22"/>
          <w:szCs w:val="22"/>
        </w:rPr>
      </w:pPr>
      <w:r>
        <w:rPr>
          <w:rFonts w:ascii="Arial" w:hAnsi="Arial" w:cs="Arial"/>
          <w:sz w:val="22"/>
          <w:szCs w:val="22"/>
        </w:rPr>
        <w:tab/>
        <w:t>The common variant GWAS results from the Jansen phenotype had the lowest global genetic correlation with the results from the other phenotypes (~0.6-0.9) but had a similar genetic correlation with the PGCALZ2noUKB data as the results from the other proxy phenotypes (~0.7-0.9) (</w:t>
      </w:r>
      <w:r w:rsidRPr="00773794">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1</w:t>
      </w:r>
      <w:r>
        <w:rPr>
          <w:rFonts w:ascii="Arial" w:hAnsi="Arial" w:cs="Arial"/>
          <w:sz w:val="22"/>
          <w:szCs w:val="22"/>
        </w:rPr>
        <w:t>). We performed local genetic correlation analysis using LAVA</w:t>
      </w:r>
      <w:r>
        <w:rPr>
          <w:rFonts w:ascii="Arial" w:hAnsi="Arial" w:cs="Arial"/>
          <w:sz w:val="22"/>
          <w:szCs w:val="22"/>
        </w:rPr>
        <w:fldChar w:fldCharType="begin" w:fldLock="1"/>
      </w:r>
      <w:r>
        <w:rPr>
          <w:rFonts w:ascii="Arial" w:hAnsi="Arial" w:cs="Arial"/>
          <w:sz w:val="22"/>
          <w:szCs w:val="22"/>
        </w:rPr>
        <w:instrText>ADDIN CSL_CITATION {"citationItems":[{"id":"ITEM-1","itemData":{"DOI":"10.1038/s41588-022-01017-y","ISSN":"1546-1718","abstract":"Genetic correlation (rg) analysis is used to identify phenotypes that may have a shared genetic basis. Traditionally, rg is studied globally, considering only the average of the shared signal across the genome, although this approach may fail when the rg is confined to particular genomic regions or in opposing directions at different loci. Current tools for local rg analysis are restricted to analysis of two phenotypes. Here we introduce LAVA, an integrated framework for local rg analysis that, in addition to testing the standard bivariate local rgs between two phenotypes, can evaluate local heritabilities and analyze conditional genetic relations between several phenotypes using partial correlation and multiple regression. Applied to 25 behavioral and health phenotypes, we show considerable heterogeneity in the bivariate local rgs across the genome, which is often masked by the global rg patterns, and demonstrate how our conditional approaches can elucidate more complex, multivariate genetic relations.","author":[{"dropping-particle":"","family":"Werme","given":"Josefin","non-dropping-particle":"","parse-names":false,"suffix":""},{"dropping-particle":"","family":"Sluis","given":"Sophie","non-dropping-particle":"van der","parse-names":false,"suffix":""},{"dropping-particle":"","family":"Posthuma","given":"Danielle","non-dropping-particle":"","parse-names":false,"suffix":""},{"dropping-particle":"","family":"Leeuw","given":"Christiaan A","non-dropping-particle":"de","parse-names":false,"suffix":""}],"container-title":"Nature Genetics","id":"ITEM-1","issue":"3","issued":{"date-parts":[["2022"]]},"page":"274-282","title":"An integrated framework for local genetic correlation analysis","type":"article-journal","volume":"54"},"uris":["http://www.mendeley.com/documents/?uuid=f009153a-7817-47d9-96b9-c9ea1346360e"]}],"mendeley":{"formattedCitation":"&lt;sup&gt;2&lt;/sup&gt;","plainTextFormattedCitation":"2","previouslyFormattedCitation":"&lt;sup&gt;2&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2</w:t>
      </w:r>
      <w:r>
        <w:rPr>
          <w:rFonts w:ascii="Arial" w:hAnsi="Arial" w:cs="Arial"/>
          <w:sz w:val="22"/>
          <w:szCs w:val="22"/>
        </w:rPr>
        <w:fldChar w:fldCharType="end"/>
      </w:r>
      <w:r>
        <w:rPr>
          <w:rFonts w:ascii="Arial" w:hAnsi="Arial" w:cs="Arial"/>
          <w:sz w:val="22"/>
          <w:szCs w:val="22"/>
        </w:rPr>
        <w:t xml:space="preserve"> to identify regions that could be driving the difference between the Jansen phenotype results and the other phenotypes. We proposed two possible mechanisms that could be causing the lower genetic correlation between Jansen and the other proxy phenotype results: first, there could be regions not associated with the Jansen phenotype that are associated with the other phenotypes; second, there could be regions associated with all phenotypes that have genetic correlations less than 1 between the Jansen results and the other phenotype results. </w:t>
      </w:r>
    </w:p>
    <w:p w14:paraId="74014361" w14:textId="77777777" w:rsidR="00E40025" w:rsidRDefault="00E40025" w:rsidP="00E40025">
      <w:pPr>
        <w:rPr>
          <w:rFonts w:ascii="Arial" w:hAnsi="Arial" w:cs="Arial"/>
          <w:sz w:val="22"/>
          <w:szCs w:val="22"/>
        </w:rPr>
      </w:pPr>
    </w:p>
    <w:p w14:paraId="6F82D426" w14:textId="58DE8562" w:rsidR="00E40025" w:rsidRDefault="00E40025" w:rsidP="00E40025">
      <w:pPr>
        <w:ind w:firstLine="720"/>
        <w:rPr>
          <w:rFonts w:ascii="Arial" w:hAnsi="Arial" w:cs="Arial"/>
          <w:sz w:val="22"/>
          <w:szCs w:val="22"/>
        </w:rPr>
      </w:pPr>
      <w:r>
        <w:rPr>
          <w:rFonts w:ascii="Arial" w:hAnsi="Arial" w:cs="Arial"/>
          <w:sz w:val="22"/>
          <w:szCs w:val="22"/>
        </w:rPr>
        <w:t>We investigated the first possible mechanism and identified 56 loci where the Jansen phenotype results did not have nominally significant heritability (P&lt;0.05) but all of the other phenotype results did have nominally significant heritability (</w:t>
      </w:r>
      <w:r w:rsidRPr="0068014D">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 xml:space="preserve">5; Supplementary </w:t>
      </w:r>
      <w:r w:rsidR="009E651E">
        <w:rPr>
          <w:rFonts w:ascii="Arial" w:hAnsi="Arial" w:cs="Arial"/>
          <w:b/>
          <w:sz w:val="22"/>
          <w:szCs w:val="22"/>
        </w:rPr>
        <w:t>Table 4.</w:t>
      </w:r>
      <w:r>
        <w:rPr>
          <w:rFonts w:ascii="Arial" w:hAnsi="Arial" w:cs="Arial"/>
          <w:b/>
          <w:sz w:val="22"/>
          <w:szCs w:val="22"/>
        </w:rPr>
        <w:t>9</w:t>
      </w:r>
      <w:r>
        <w:rPr>
          <w:rFonts w:ascii="Arial" w:hAnsi="Arial" w:cs="Arial"/>
          <w:sz w:val="22"/>
          <w:szCs w:val="22"/>
        </w:rPr>
        <w:t>). It is unlikely that these 56 loci are causing the differences in global genetic correlation between the Jansen phenotype and the other phenotypes because many of the most significant heritability estimates at these loci were with the Marioni results and the Marioni results had the highest global genetic correlation with the Jansen results. We also identified 31 loci where the Jansen phenotype results did have nominally significant heritability (P&lt;0.05) but all of the other phenotype results did not (</w:t>
      </w:r>
      <w:r>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9</w:t>
      </w:r>
      <w:r>
        <w:rPr>
          <w:rFonts w:ascii="Arial" w:hAnsi="Arial" w:cs="Arial"/>
          <w:sz w:val="22"/>
          <w:szCs w:val="22"/>
        </w:rPr>
        <w:t>). It is possible that these loci may explain a fraction of the difference in global genetic correlation between the Jansen phenotype and the other phenotypes. None of these 87 loci were found to be significant in the most recent GWAS meta-analyses of AD</w:t>
      </w:r>
      <w:r>
        <w:rPr>
          <w:rFonts w:ascii="Arial" w:hAnsi="Arial" w:cs="Arial"/>
          <w:sz w:val="22"/>
          <w:szCs w:val="22"/>
        </w:rPr>
        <w:fldChar w:fldCharType="begin" w:fldLock="1"/>
      </w:r>
      <w:r>
        <w:rPr>
          <w:rFonts w:ascii="Arial" w:hAnsi="Arial" w:cs="Arial"/>
          <w:sz w:val="22"/>
          <w:szCs w:val="22"/>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id":"ITEM-2","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2","issue":"4","issued":{"date-parts":[["2022"]]},"page":"412-436","title":"New insights into the genetic etiology of Alzheimer’s disease and related dementias","type":"article-journal","volume":"54"},"uris":["http://www.mendeley.com/documents/?uuid=da6293df-1fc0-4703-9282-4115a06f6a89"]}],"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xml:space="preserve"> so the differences may not be due to regions related to AD.</w:t>
      </w:r>
    </w:p>
    <w:p w14:paraId="0911B603" w14:textId="77777777" w:rsidR="00E40025" w:rsidRDefault="00E40025" w:rsidP="00E40025">
      <w:pPr>
        <w:rPr>
          <w:rFonts w:ascii="Arial" w:hAnsi="Arial" w:cs="Arial"/>
          <w:sz w:val="22"/>
          <w:szCs w:val="22"/>
        </w:rPr>
      </w:pPr>
    </w:p>
    <w:p w14:paraId="07803C7A" w14:textId="3134BD5F" w:rsidR="00E40025" w:rsidRDefault="00E40025" w:rsidP="00E40025">
      <w:pPr>
        <w:ind w:firstLine="720"/>
        <w:rPr>
          <w:rFonts w:ascii="Arial" w:hAnsi="Arial" w:cs="Arial"/>
          <w:sz w:val="22"/>
          <w:szCs w:val="22"/>
        </w:rPr>
      </w:pPr>
      <w:r>
        <w:rPr>
          <w:rFonts w:ascii="Arial" w:hAnsi="Arial" w:cs="Arial"/>
          <w:sz w:val="22"/>
          <w:szCs w:val="22"/>
        </w:rPr>
        <w:lastRenderedPageBreak/>
        <w:t>Next, we investigated whether there were regions with significant local genetic correlations between the Jansen and other phenotypes that could explain the lower global genetic correlation (</w:t>
      </w:r>
      <w:r>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5</w:t>
      </w:r>
      <w:r>
        <w:rPr>
          <w:rFonts w:ascii="Arial" w:hAnsi="Arial" w:cs="Arial"/>
          <w:sz w:val="22"/>
          <w:szCs w:val="22"/>
        </w:rPr>
        <w:t>). We identified 37 loci with significant local genetic correlations between Jansen and the other proxy phenotypes (CaseControl, Marioni, LTFH69, LTFHplus69), all but one of these correlation estimates were between 0.75-0.9. There was one locus (</w:t>
      </w:r>
      <w:r w:rsidRPr="007108C4">
        <w:rPr>
          <w:rFonts w:ascii="Arial" w:hAnsi="Arial" w:cs="Arial"/>
          <w:i/>
          <w:sz w:val="22"/>
          <w:szCs w:val="22"/>
        </w:rPr>
        <w:t>APOE</w:t>
      </w:r>
      <w:r>
        <w:rPr>
          <w:rFonts w:ascii="Arial" w:hAnsi="Arial" w:cs="Arial"/>
          <w:sz w:val="22"/>
          <w:szCs w:val="22"/>
        </w:rPr>
        <w:t xml:space="preserve"> region) with a local genetic correlation of </w:t>
      </w:r>
      <w:r w:rsidRPr="007108C4">
        <w:rPr>
          <w:rFonts w:ascii="Arial" w:hAnsi="Arial" w:cs="Arial"/>
          <w:sz w:val="22"/>
          <w:szCs w:val="22"/>
        </w:rPr>
        <w:t>0.99</w:t>
      </w:r>
      <w:r>
        <w:rPr>
          <w:rFonts w:ascii="Arial" w:hAnsi="Arial" w:cs="Arial"/>
          <w:sz w:val="22"/>
          <w:szCs w:val="22"/>
        </w:rPr>
        <w:t xml:space="preserve"> between the Jansen phenotype and the LTFH69 and LTFHplus69 phenotypes. These regions could partly explain the lower global genetic correlation between the Jansen phenotype and the other phenotypes. However, the local genetic correlations between the Jansen and Marioni phenotypes were similar to the local genetic correlations between the Jansen and other phenotypes, which suggests that these regions alone do not explain the difference in global genetic correlation between the Jansen phenotype and the other phenotypes.</w:t>
      </w:r>
    </w:p>
    <w:p w14:paraId="5D9CCE50" w14:textId="77777777" w:rsidR="00E40025" w:rsidRDefault="00E40025" w:rsidP="00E40025">
      <w:pPr>
        <w:rPr>
          <w:rFonts w:ascii="Arial" w:hAnsi="Arial" w:cs="Arial"/>
          <w:sz w:val="22"/>
          <w:szCs w:val="22"/>
        </w:rPr>
      </w:pPr>
    </w:p>
    <w:p w14:paraId="63A3C387" w14:textId="0C43C719" w:rsidR="00E40025" w:rsidRDefault="00E40025" w:rsidP="00E40025">
      <w:pPr>
        <w:ind w:firstLine="720"/>
        <w:rPr>
          <w:rFonts w:ascii="Arial" w:hAnsi="Arial" w:cs="Arial"/>
          <w:sz w:val="22"/>
          <w:szCs w:val="22"/>
        </w:rPr>
      </w:pPr>
      <w:r>
        <w:rPr>
          <w:rFonts w:ascii="Arial" w:hAnsi="Arial" w:cs="Arial"/>
          <w:sz w:val="22"/>
          <w:szCs w:val="22"/>
        </w:rPr>
        <w:t>Additionally, we were interested in whether the difference at these 37 loci could be causing a difference in how well the results from the proxy phenotypes correlated with the PGCALZ2noUKB data on the global scale. We found that genetic correlations between the proxy phenotypes and the PGCALZ2noUKB data were not different at these 37 loci (</w:t>
      </w:r>
      <w:r>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5</w:t>
      </w:r>
      <w:r>
        <w:rPr>
          <w:rFonts w:ascii="Arial" w:hAnsi="Arial" w:cs="Arial"/>
          <w:sz w:val="22"/>
          <w:szCs w:val="22"/>
        </w:rPr>
        <w:t>). This supports our assumption that the difference between the proxy phenotypes are either in regions not known to be relevant to AD or are not substantial enough to cause the results of one phenotype to be more similar to clinical AD GWAS results.</w:t>
      </w:r>
    </w:p>
    <w:p w14:paraId="1C910489" w14:textId="77777777" w:rsidR="00E40025" w:rsidRDefault="00E40025" w:rsidP="00E40025">
      <w:pPr>
        <w:rPr>
          <w:rFonts w:ascii="Arial" w:hAnsi="Arial" w:cs="Arial"/>
          <w:sz w:val="22"/>
          <w:szCs w:val="22"/>
        </w:rPr>
      </w:pPr>
    </w:p>
    <w:p w14:paraId="0267C43B" w14:textId="77777777" w:rsidR="00E40025" w:rsidRPr="007F0BB1" w:rsidRDefault="00E40025" w:rsidP="007F0BB1">
      <w:pPr>
        <w:pStyle w:val="Heading3"/>
        <w:rPr>
          <w:rFonts w:ascii="Arial" w:hAnsi="Arial" w:cs="Arial"/>
          <w:color w:val="000000" w:themeColor="text1"/>
          <w:u w:val="single"/>
        </w:rPr>
      </w:pPr>
      <w:bookmarkStart w:id="5" w:name="_Toc138599636"/>
      <w:r w:rsidRPr="007F0BB1">
        <w:rPr>
          <w:rFonts w:ascii="Arial" w:hAnsi="Arial" w:cs="Arial"/>
          <w:color w:val="000000" w:themeColor="text1"/>
          <w:u w:val="single"/>
        </w:rPr>
        <w:t>Calculated effect sizes comparison to clinical AD effect sizes</w:t>
      </w:r>
      <w:bookmarkEnd w:id="5"/>
    </w:p>
    <w:p w14:paraId="61DFB158" w14:textId="055DA64C" w:rsidR="00E40025" w:rsidRPr="00C264E6" w:rsidRDefault="00E40025" w:rsidP="00E40025">
      <w:pPr>
        <w:ind w:firstLine="720"/>
        <w:rPr>
          <w:rFonts w:ascii="Arial" w:hAnsi="Arial" w:cs="Arial"/>
          <w:b/>
          <w:sz w:val="22"/>
          <w:szCs w:val="22"/>
        </w:rPr>
      </w:pPr>
      <w:r>
        <w:rPr>
          <w:rFonts w:ascii="Arial" w:hAnsi="Arial" w:cs="Arial"/>
          <w:sz w:val="22"/>
          <w:szCs w:val="22"/>
        </w:rPr>
        <w:t xml:space="preserve">We pairwise compared the effect sizes in the CaseControl (after doubling), Marioni, Jansen (calculated), LTFH69 (calculated) and LTFHplus69 (calculated) datasets to the effect sizes in Kunkle </w:t>
      </w:r>
      <w:r w:rsidRPr="000D4292">
        <w:rPr>
          <w:rFonts w:ascii="Arial" w:hAnsi="Arial" w:cs="Arial"/>
          <w:i/>
          <w:sz w:val="22"/>
          <w:szCs w:val="22"/>
        </w:rPr>
        <w:t>et al.</w:t>
      </w:r>
      <w:r>
        <w:rPr>
          <w:rFonts w:ascii="Arial" w:hAnsi="Arial" w:cs="Arial"/>
          <w:sz w:val="22"/>
          <w:szCs w:val="22"/>
        </w:rPr>
        <w:t xml:space="preserve"> (2019)</w:t>
      </w:r>
      <w:r>
        <w:rPr>
          <w:rFonts w:ascii="Arial" w:hAnsi="Arial" w:cs="Arial"/>
          <w:sz w:val="22"/>
          <w:szCs w:val="22"/>
        </w:rPr>
        <w:fldChar w:fldCharType="begin" w:fldLock="1"/>
      </w:r>
      <w:r>
        <w:rPr>
          <w:rFonts w:ascii="Arial" w:hAnsi="Arial" w:cs="Arial"/>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5&lt;/sup&gt;","plainTextFormattedCitation":"5","previouslyFormattedCitation":"&lt;sup&gt;5&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stage 1 results only) and PGCALZ2noUKB datasets using variants significant in both datasets (</w:t>
      </w:r>
      <w:r w:rsidRPr="0014288D">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6</w:t>
      </w:r>
      <w:r>
        <w:rPr>
          <w:rFonts w:ascii="Arial" w:hAnsi="Arial" w:cs="Arial"/>
          <w:sz w:val="22"/>
          <w:szCs w:val="22"/>
        </w:rPr>
        <w:t>). We found that the effect sizes in the CaseControl and Marioni datasets were in between the Kunkle and PGCALZ2 effect sizes. The slope of the best fit line of CaseControl effect sizes against the Kunkle and PGCALZ2noUKB effect sizes suggested that the Kunkle effect sizes were about 1.13 times larger than the CaseControl effect sizes and the PGCALZ2noUKB effect sizes were 0.94 times as large as the CaseControl effect sizes. A similar estimate was obtained when comparing the Marioni effect sizes (</w:t>
      </w:r>
      <w:r w:rsidRPr="0014288D">
        <w:rPr>
          <w:rFonts w:ascii="Arial" w:hAnsi="Arial" w:cs="Arial"/>
          <w:sz w:val="22"/>
          <w:szCs w:val="22"/>
        </w:rPr>
        <w:t>β</w:t>
      </w:r>
      <w:r>
        <w:rPr>
          <w:rFonts w:ascii="Arial" w:hAnsi="Arial" w:cs="Arial"/>
          <w:sz w:val="22"/>
          <w:szCs w:val="22"/>
          <w:vertAlign w:val="subscript"/>
        </w:rPr>
        <w:t>Kunkle</w:t>
      </w:r>
      <w:r>
        <w:rPr>
          <w:rFonts w:ascii="Arial" w:hAnsi="Arial" w:cs="Arial"/>
          <w:sz w:val="22"/>
          <w:szCs w:val="22"/>
        </w:rPr>
        <w:t>~1.17x</w:t>
      </w:r>
      <w:r w:rsidRPr="0014288D">
        <w:rPr>
          <w:rFonts w:ascii="Arial" w:hAnsi="Arial" w:cs="Arial"/>
          <w:sz w:val="22"/>
          <w:szCs w:val="22"/>
        </w:rPr>
        <w:t>β</w:t>
      </w:r>
      <w:r>
        <w:rPr>
          <w:rFonts w:ascii="Arial" w:hAnsi="Arial" w:cs="Arial"/>
          <w:sz w:val="22"/>
          <w:szCs w:val="22"/>
          <w:vertAlign w:val="subscript"/>
        </w:rPr>
        <w:t>Marioni</w:t>
      </w:r>
      <w:r>
        <w:rPr>
          <w:rFonts w:ascii="Arial" w:hAnsi="Arial" w:cs="Arial"/>
          <w:sz w:val="22"/>
          <w:szCs w:val="22"/>
        </w:rPr>
        <w:t xml:space="preserve"> and</w:t>
      </w:r>
      <w:r w:rsidRPr="0014288D">
        <w:rPr>
          <w:rFonts w:ascii="Arial" w:hAnsi="Arial" w:cs="Arial"/>
          <w:sz w:val="22"/>
          <w:szCs w:val="22"/>
        </w:rPr>
        <w:t xml:space="preserve"> β</w:t>
      </w:r>
      <w:r>
        <w:rPr>
          <w:rFonts w:ascii="Arial" w:hAnsi="Arial" w:cs="Arial"/>
          <w:sz w:val="22"/>
          <w:szCs w:val="22"/>
          <w:vertAlign w:val="subscript"/>
        </w:rPr>
        <w:t>PGCALZ2noUKB</w:t>
      </w:r>
      <w:r>
        <w:rPr>
          <w:rFonts w:ascii="Arial" w:hAnsi="Arial" w:cs="Arial"/>
          <w:sz w:val="22"/>
          <w:szCs w:val="22"/>
        </w:rPr>
        <w:t>~0.97x</w:t>
      </w:r>
      <w:r w:rsidRPr="0014288D">
        <w:rPr>
          <w:rFonts w:ascii="Arial" w:hAnsi="Arial" w:cs="Arial"/>
          <w:sz w:val="22"/>
          <w:szCs w:val="22"/>
        </w:rPr>
        <w:t>β</w:t>
      </w:r>
      <w:r>
        <w:rPr>
          <w:rFonts w:ascii="Arial" w:hAnsi="Arial" w:cs="Arial"/>
          <w:sz w:val="22"/>
          <w:szCs w:val="22"/>
          <w:vertAlign w:val="subscript"/>
        </w:rPr>
        <w:t>Marioni</w:t>
      </w:r>
      <w:r>
        <w:rPr>
          <w:rFonts w:ascii="Arial" w:hAnsi="Arial" w:cs="Arial"/>
          <w:sz w:val="22"/>
          <w:szCs w:val="22"/>
        </w:rPr>
        <w:t>). However, the calculated effect sizes of significant variants in the Jansen, LTFH69, and LTFHplus69 datasets were on average larger than both the Kunkle and PGCALZ2noUKB effect sizes (</w:t>
      </w:r>
      <w:r w:rsidRPr="0014288D">
        <w:rPr>
          <w:rFonts w:ascii="Arial" w:hAnsi="Arial" w:cs="Arial"/>
          <w:sz w:val="22"/>
          <w:szCs w:val="22"/>
        </w:rPr>
        <w:t>β</w:t>
      </w:r>
      <w:r>
        <w:rPr>
          <w:rFonts w:ascii="Arial" w:hAnsi="Arial" w:cs="Arial"/>
          <w:sz w:val="22"/>
          <w:szCs w:val="22"/>
          <w:vertAlign w:val="subscript"/>
        </w:rPr>
        <w:t>Kunkle</w:t>
      </w:r>
      <w:r>
        <w:rPr>
          <w:rFonts w:ascii="Arial" w:hAnsi="Arial" w:cs="Arial"/>
          <w:sz w:val="22"/>
          <w:szCs w:val="22"/>
        </w:rPr>
        <w:t>~0.81x</w:t>
      </w:r>
      <w:r w:rsidRPr="0014288D">
        <w:rPr>
          <w:rFonts w:ascii="Arial" w:hAnsi="Arial" w:cs="Arial"/>
          <w:sz w:val="22"/>
          <w:szCs w:val="22"/>
        </w:rPr>
        <w:t>β</w:t>
      </w:r>
      <w:r>
        <w:rPr>
          <w:rFonts w:ascii="Arial" w:hAnsi="Arial" w:cs="Arial"/>
          <w:sz w:val="22"/>
          <w:szCs w:val="22"/>
          <w:vertAlign w:val="subscript"/>
        </w:rPr>
        <w:t>Jansen</w:t>
      </w:r>
      <w:r>
        <w:rPr>
          <w:rFonts w:ascii="Arial" w:hAnsi="Arial" w:cs="Arial"/>
          <w:sz w:val="22"/>
          <w:szCs w:val="22"/>
        </w:rPr>
        <w:t xml:space="preserve"> and</w:t>
      </w:r>
      <w:r w:rsidRPr="0014288D">
        <w:rPr>
          <w:rFonts w:ascii="Arial" w:hAnsi="Arial" w:cs="Arial"/>
          <w:sz w:val="22"/>
          <w:szCs w:val="22"/>
        </w:rPr>
        <w:t xml:space="preserve"> β</w:t>
      </w:r>
      <w:r>
        <w:rPr>
          <w:rFonts w:ascii="Arial" w:hAnsi="Arial" w:cs="Arial"/>
          <w:sz w:val="22"/>
          <w:szCs w:val="22"/>
          <w:vertAlign w:val="subscript"/>
        </w:rPr>
        <w:t>PGCALZ2noUKB</w:t>
      </w:r>
      <w:r>
        <w:rPr>
          <w:rFonts w:ascii="Arial" w:hAnsi="Arial" w:cs="Arial"/>
          <w:sz w:val="22"/>
          <w:szCs w:val="22"/>
        </w:rPr>
        <w:t>~0.67x</w:t>
      </w:r>
      <w:r w:rsidRPr="0014288D">
        <w:rPr>
          <w:rFonts w:ascii="Arial" w:hAnsi="Arial" w:cs="Arial"/>
          <w:sz w:val="22"/>
          <w:szCs w:val="22"/>
        </w:rPr>
        <w:t>β</w:t>
      </w:r>
      <w:r>
        <w:rPr>
          <w:rFonts w:ascii="Arial" w:hAnsi="Arial" w:cs="Arial"/>
          <w:sz w:val="22"/>
          <w:szCs w:val="22"/>
          <w:vertAlign w:val="subscript"/>
        </w:rPr>
        <w:t>Jansen</w:t>
      </w:r>
      <w:r>
        <w:rPr>
          <w:rFonts w:ascii="Arial" w:hAnsi="Arial" w:cs="Arial"/>
          <w:sz w:val="22"/>
          <w:szCs w:val="22"/>
        </w:rPr>
        <w:t>;</w:t>
      </w:r>
      <w:r w:rsidRPr="002E01B9">
        <w:rPr>
          <w:rFonts w:ascii="Arial" w:hAnsi="Arial" w:cs="Arial"/>
          <w:sz w:val="22"/>
          <w:szCs w:val="22"/>
        </w:rPr>
        <w:t xml:space="preserve"> </w:t>
      </w:r>
      <w:r w:rsidRPr="0014288D">
        <w:rPr>
          <w:rFonts w:ascii="Arial" w:hAnsi="Arial" w:cs="Arial"/>
          <w:sz w:val="22"/>
          <w:szCs w:val="22"/>
        </w:rPr>
        <w:t>β</w:t>
      </w:r>
      <w:r>
        <w:rPr>
          <w:rFonts w:ascii="Arial" w:hAnsi="Arial" w:cs="Arial"/>
          <w:sz w:val="22"/>
          <w:szCs w:val="22"/>
          <w:vertAlign w:val="subscript"/>
        </w:rPr>
        <w:t>Kunkle</w:t>
      </w:r>
      <w:r>
        <w:rPr>
          <w:rFonts w:ascii="Arial" w:hAnsi="Arial" w:cs="Arial"/>
          <w:sz w:val="22"/>
          <w:szCs w:val="22"/>
        </w:rPr>
        <w:t>~0.81x</w:t>
      </w:r>
      <w:r w:rsidRPr="0014288D">
        <w:rPr>
          <w:rFonts w:ascii="Arial" w:hAnsi="Arial" w:cs="Arial"/>
          <w:sz w:val="22"/>
          <w:szCs w:val="22"/>
        </w:rPr>
        <w:t>β</w:t>
      </w:r>
      <w:r>
        <w:rPr>
          <w:rFonts w:ascii="Arial" w:hAnsi="Arial" w:cs="Arial"/>
          <w:sz w:val="22"/>
          <w:szCs w:val="22"/>
          <w:vertAlign w:val="subscript"/>
        </w:rPr>
        <w:t>LTFH69</w:t>
      </w:r>
      <w:r>
        <w:rPr>
          <w:rFonts w:ascii="Arial" w:hAnsi="Arial" w:cs="Arial"/>
          <w:sz w:val="22"/>
          <w:szCs w:val="22"/>
        </w:rPr>
        <w:t xml:space="preserve"> and</w:t>
      </w:r>
      <w:r w:rsidRPr="0014288D">
        <w:rPr>
          <w:rFonts w:ascii="Arial" w:hAnsi="Arial" w:cs="Arial"/>
          <w:sz w:val="22"/>
          <w:szCs w:val="22"/>
        </w:rPr>
        <w:t xml:space="preserve"> β</w:t>
      </w:r>
      <w:r>
        <w:rPr>
          <w:rFonts w:ascii="Arial" w:hAnsi="Arial" w:cs="Arial"/>
          <w:sz w:val="22"/>
          <w:szCs w:val="22"/>
          <w:vertAlign w:val="subscript"/>
        </w:rPr>
        <w:t>PGCALZ2noUKB</w:t>
      </w:r>
      <w:r>
        <w:rPr>
          <w:rFonts w:ascii="Arial" w:hAnsi="Arial" w:cs="Arial"/>
          <w:sz w:val="22"/>
          <w:szCs w:val="22"/>
        </w:rPr>
        <w:t>~0.66x</w:t>
      </w:r>
      <w:r w:rsidRPr="0014288D">
        <w:rPr>
          <w:rFonts w:ascii="Arial" w:hAnsi="Arial" w:cs="Arial"/>
          <w:sz w:val="22"/>
          <w:szCs w:val="22"/>
        </w:rPr>
        <w:t>β</w:t>
      </w:r>
      <w:r>
        <w:rPr>
          <w:rFonts w:ascii="Arial" w:hAnsi="Arial" w:cs="Arial"/>
          <w:sz w:val="22"/>
          <w:szCs w:val="22"/>
          <w:vertAlign w:val="subscript"/>
        </w:rPr>
        <w:t>LTFH69</w:t>
      </w:r>
      <w:r>
        <w:rPr>
          <w:rFonts w:ascii="Arial" w:hAnsi="Arial" w:cs="Arial"/>
          <w:sz w:val="22"/>
          <w:szCs w:val="22"/>
        </w:rPr>
        <w:t xml:space="preserve">; </w:t>
      </w:r>
      <w:r w:rsidRPr="0014288D">
        <w:rPr>
          <w:rFonts w:ascii="Arial" w:hAnsi="Arial" w:cs="Arial"/>
          <w:sz w:val="22"/>
          <w:szCs w:val="22"/>
        </w:rPr>
        <w:t>β</w:t>
      </w:r>
      <w:r>
        <w:rPr>
          <w:rFonts w:ascii="Arial" w:hAnsi="Arial" w:cs="Arial"/>
          <w:sz w:val="22"/>
          <w:szCs w:val="22"/>
          <w:vertAlign w:val="subscript"/>
        </w:rPr>
        <w:t>Kunkle</w:t>
      </w:r>
      <w:r>
        <w:rPr>
          <w:rFonts w:ascii="Arial" w:hAnsi="Arial" w:cs="Arial"/>
          <w:sz w:val="22"/>
          <w:szCs w:val="22"/>
        </w:rPr>
        <w:t>~0.81x</w:t>
      </w:r>
      <w:r w:rsidRPr="0014288D">
        <w:rPr>
          <w:rFonts w:ascii="Arial" w:hAnsi="Arial" w:cs="Arial"/>
          <w:sz w:val="22"/>
          <w:szCs w:val="22"/>
        </w:rPr>
        <w:t>β</w:t>
      </w:r>
      <w:r>
        <w:rPr>
          <w:rFonts w:ascii="Arial" w:hAnsi="Arial" w:cs="Arial"/>
          <w:sz w:val="22"/>
          <w:szCs w:val="22"/>
          <w:vertAlign w:val="subscript"/>
        </w:rPr>
        <w:t>LTFHplus69</w:t>
      </w:r>
      <w:r>
        <w:rPr>
          <w:rFonts w:ascii="Arial" w:hAnsi="Arial" w:cs="Arial"/>
          <w:sz w:val="22"/>
          <w:szCs w:val="22"/>
        </w:rPr>
        <w:t xml:space="preserve"> and</w:t>
      </w:r>
      <w:r w:rsidRPr="0014288D">
        <w:rPr>
          <w:rFonts w:ascii="Arial" w:hAnsi="Arial" w:cs="Arial"/>
          <w:sz w:val="22"/>
          <w:szCs w:val="22"/>
        </w:rPr>
        <w:t xml:space="preserve"> β</w:t>
      </w:r>
      <w:r>
        <w:rPr>
          <w:rFonts w:ascii="Arial" w:hAnsi="Arial" w:cs="Arial"/>
          <w:sz w:val="22"/>
          <w:szCs w:val="22"/>
          <w:vertAlign w:val="subscript"/>
        </w:rPr>
        <w:t>PGCALZ2noUKB</w:t>
      </w:r>
      <w:r>
        <w:rPr>
          <w:rFonts w:ascii="Arial" w:hAnsi="Arial" w:cs="Arial"/>
          <w:sz w:val="22"/>
          <w:szCs w:val="22"/>
        </w:rPr>
        <w:t>~0.66x</w:t>
      </w:r>
      <w:r w:rsidRPr="0014288D">
        <w:rPr>
          <w:rFonts w:ascii="Arial" w:hAnsi="Arial" w:cs="Arial"/>
          <w:sz w:val="22"/>
          <w:szCs w:val="22"/>
        </w:rPr>
        <w:t>β</w:t>
      </w:r>
      <w:r>
        <w:rPr>
          <w:rFonts w:ascii="Arial" w:hAnsi="Arial" w:cs="Arial"/>
          <w:sz w:val="22"/>
          <w:szCs w:val="22"/>
          <w:vertAlign w:val="subscript"/>
        </w:rPr>
        <w:t>LTFHplus69</w:t>
      </w:r>
      <w:r>
        <w:rPr>
          <w:rFonts w:ascii="Arial" w:hAnsi="Arial" w:cs="Arial"/>
          <w:sz w:val="22"/>
          <w:szCs w:val="22"/>
        </w:rPr>
        <w:t>). This suggests that while the calculated effect sizes are on a more similar scale to the effect sizes from the linear GWAS analyses, they appear to be less similar to the effect sizes in the clinical AD GWAS compared to the CaseControl and Marioni GWAS results.</w:t>
      </w:r>
    </w:p>
    <w:p w14:paraId="5DA379BA" w14:textId="77777777" w:rsidR="00E40025" w:rsidRDefault="00E40025" w:rsidP="00E40025">
      <w:pPr>
        <w:rPr>
          <w:rFonts w:ascii="Arial" w:hAnsi="Arial" w:cs="Arial"/>
          <w:sz w:val="22"/>
          <w:szCs w:val="22"/>
        </w:rPr>
      </w:pPr>
    </w:p>
    <w:p w14:paraId="6381AF9B" w14:textId="77777777" w:rsidR="00E40025" w:rsidRPr="007F0BB1" w:rsidRDefault="00E40025" w:rsidP="007F0BB1">
      <w:pPr>
        <w:pStyle w:val="Heading3"/>
        <w:rPr>
          <w:rFonts w:ascii="Arial" w:hAnsi="Arial" w:cs="Arial"/>
          <w:color w:val="000000" w:themeColor="text1"/>
          <w:u w:val="single"/>
        </w:rPr>
      </w:pPr>
      <w:bookmarkStart w:id="6" w:name="_Toc138599637"/>
      <w:r w:rsidRPr="007F0BB1">
        <w:rPr>
          <w:rFonts w:ascii="Arial" w:hAnsi="Arial" w:cs="Arial"/>
          <w:color w:val="000000" w:themeColor="text1"/>
          <w:u w:val="single"/>
        </w:rPr>
        <w:t>Inclusion of genotyped individual case status in case-control phenotypes</w:t>
      </w:r>
      <w:bookmarkEnd w:id="6"/>
      <w:r w:rsidRPr="007F0BB1">
        <w:rPr>
          <w:rFonts w:ascii="Arial" w:hAnsi="Arial" w:cs="Arial"/>
          <w:color w:val="000000" w:themeColor="text1"/>
          <w:u w:val="single"/>
        </w:rPr>
        <w:t xml:space="preserve"> </w:t>
      </w:r>
    </w:p>
    <w:p w14:paraId="013AC1C0" w14:textId="70EDABC0" w:rsidR="00E40025" w:rsidRDefault="00E40025" w:rsidP="00E40025">
      <w:pPr>
        <w:ind w:firstLine="720"/>
        <w:rPr>
          <w:rFonts w:ascii="Arial" w:hAnsi="Arial" w:cs="Arial"/>
          <w:sz w:val="22"/>
          <w:szCs w:val="22"/>
        </w:rPr>
      </w:pPr>
      <w:r>
        <w:rPr>
          <w:rFonts w:ascii="Arial" w:hAnsi="Arial" w:cs="Arial"/>
          <w:sz w:val="22"/>
          <w:szCs w:val="22"/>
        </w:rPr>
        <w:t xml:space="preserve">Marioni </w:t>
      </w:r>
      <w:r w:rsidRPr="009502F6">
        <w:rPr>
          <w:rFonts w:ascii="Arial" w:hAnsi="Arial" w:cs="Arial"/>
          <w:i/>
          <w:sz w:val="22"/>
          <w:szCs w:val="22"/>
        </w:rPr>
        <w:t>et al</w:t>
      </w:r>
      <w:r>
        <w:rPr>
          <w:rFonts w:ascii="Arial" w:hAnsi="Arial" w:cs="Arial"/>
          <w:sz w:val="22"/>
          <w:szCs w:val="22"/>
        </w:rPr>
        <w:t>. (2018)</w:t>
      </w:r>
      <w:r>
        <w:rPr>
          <w:rFonts w:ascii="Arial" w:hAnsi="Arial" w:cs="Arial"/>
          <w:sz w:val="22"/>
          <w:szCs w:val="22"/>
        </w:rPr>
        <w:fldChar w:fldCharType="begin" w:fldLock="1"/>
      </w:r>
      <w:r>
        <w:rPr>
          <w:rFonts w:ascii="Arial" w:hAnsi="Arial" w:cs="Arial"/>
          <w:sz w:val="22"/>
          <w:szCs w:val="22"/>
        </w:rPr>
        <w:instrText>ADDIN CSL_CITATION {"citationItems":[{"id":"ITEM-1","itemData":{"DOI":"10.1038/s41398-018-0150-6","ISSN":"2158-3188","abstract":"Alzheimer’s disease (AD) is a public health priority for the 21st century. Risk reduction currently revolves around lifestyle changes with much research trying to elucidate the biological underpinnings. We show that self-report of parental history of Alzheimer’s dementia for case ascertainment in a genome-wide association study of 314,278 participants from UK Biobank (27,696 maternal cases, 14,338 paternal cases) is a valid proxy for an AD genetic study. After meta-analysing with published consortium data (n = 74,046 with 25,580 cases across the discovery and replication analyses), three new AD-associated loci (P &lt; 5 × 10−8) are identified. These contain genes relevant for AD and neurodegeneration: ADAM10, BCKDK/KAT8 and ACE. Novel gene-based loci include drug targets such as VKORC1 (warfarin dose). We report evidence that the association of SNPs in the TOMM40 gene with AD is potentially mediated by both gene expression and DNA methylation in the prefrontal cortex. However, it is likely that multiple variants are affecting the trait and gene methylation/expression. Our discovered loci may help to elucidate the biological mechanisms underlying AD and, as they contain genes that are drug targets for other diseases and disorders, warrant further exploration for potential precision medicine applications.","author":[{"dropping-particle":"","family":"Marioni","given":"Riccardo E","non-dropping-particle":"","parse-names":false,"suffix":""},{"dropping-particle":"","family":"Harris","given":"Sarah E","non-dropping-particle":"","parse-names":false,"suffix":""},{"dropping-particle":"","family":"Zhang","given":"Qian","non-dropping-particle":"","parse-names":false,"suffix":""},{"dropping-particle":"","family":"McRae","given":"Allan F","non-dropping-particle":"","parse-names":false,"suffix":""},{"dropping-particle":"","family":"Hagenaars","given":"Saskia P","non-dropping-particle":"","parse-names":false,"suffix":""},{"dropping-particle":"","family":"Hill","given":"W David","non-dropping-particle":"","parse-names":false,"suffix":""},{"dropping-particle":"","family":"Davies","given":"Gail","non-dropping-particle":"","parse-names":false,"suffix":""},{"dropping-particle":"","family":"Ritchie","given":"Craig W","non-dropping-particle":"","parse-names":false,"suffix":""},{"dropping-particle":"","family":"Gale","given":"Catharine R","non-dropping-particle":"","parse-names":false,"suffix":""},{"dropping-particle":"","family":"Starr","given":"John M","non-dropping-particle":"","parse-names":false,"suffix":""},{"dropping-particle":"","family":"Goate","given":"Alison M","non-dropping-particle":"","parse-names":false,"suffix":""},{"dropping-particle":"","family":"Porteous","given":"David J","non-dropping-particle":"","parse-names":false,"suffix":""},{"dropping-particle":"","family":"Yang","given":"Jian","non-dropping-particle":"","parse-names":false,"suffix":""},{"dropping-particle":"","family":"Evans","given":"Kathryn L","non-dropping-particle":"","parse-names":false,"suffix":""},{"dropping-particle":"","family":"Deary","given":"Ian J","non-dropping-particle":"","parse-names":false,"suffix":""},{"dropping-particle":"","family":"Wray","given":"Naomi R","non-dropping-particle":"","parse-names":false,"suffix":""},{"dropping-particle":"","family":"Visscher","given":"Peter M","non-dropping-particle":"","parse-names":false,"suffix":""}],"container-title":"Translational Psychiatry","id":"ITEM-1","issue":"1","issued":{"date-parts":[["2018"]]},"page":"99","title":"GWAS on family history of Alzheimer’s disease","type":"article-journal","volume":"8"},"uris":["http://www.mendeley.com/documents/?uuid=e5c2f827-d003-44ef-b976-b674d3e823b5"]}],"mendeley":{"formattedCitation":"&lt;sup&gt;6&lt;/sup&gt;","plainTextFormattedCitation":"6","previouslyFormattedCitation":"&lt;sup&gt;6&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6</w:t>
      </w:r>
      <w:r>
        <w:rPr>
          <w:rFonts w:ascii="Arial" w:hAnsi="Arial" w:cs="Arial"/>
          <w:sz w:val="22"/>
          <w:szCs w:val="22"/>
        </w:rPr>
        <w:fldChar w:fldCharType="end"/>
      </w:r>
      <w:r>
        <w:rPr>
          <w:rFonts w:ascii="Arial" w:hAnsi="Arial" w:cs="Arial"/>
          <w:sz w:val="22"/>
          <w:szCs w:val="22"/>
        </w:rPr>
        <w:t xml:space="preserve"> performed a proxy GWAS by meta-analysing the results from two parental phenotype GWAS. Initially, they created a maternal phenotype by assigning any individual with a mother with AD/dementia as a case and those without as controls. They then performed a GWAS on this phenotype. They repeated this process except using individuals with a father with AD/dementia as cases to create a paternal phenotype GWAS. They meta-analysed the results from these two GWAS using an inverse-variance weighted method without adjusting for overlapping individuals. They suggested that this was similar to a GWAS of a phenotype based on the number of affected parents (0,1,2)</w:t>
      </w:r>
      <w:r>
        <w:rPr>
          <w:rFonts w:ascii="Arial" w:hAnsi="Arial" w:cs="Arial"/>
          <w:sz w:val="22"/>
          <w:szCs w:val="22"/>
        </w:rPr>
        <w:fldChar w:fldCharType="begin" w:fldLock="1"/>
      </w:r>
      <w:r>
        <w:rPr>
          <w:rFonts w:ascii="Arial" w:hAnsi="Arial" w:cs="Arial"/>
          <w:sz w:val="22"/>
          <w:szCs w:val="22"/>
        </w:rPr>
        <w:instrText>ADDIN CSL_CITATION {"citationItems":[{"id":"ITEM-1","itemData":{"DOI":"10.1038/s41398-018-0150-6","ISSN":"2158-3188","abstract":"Alzheimer’s disease (AD) is a public health priority for the 21st century. Risk reduction currently revolves around lifestyle changes with much research trying to elucidate the biological underpinnings. We show that self-report of parental history of Alzheimer’s dementia for case ascertainment in a genome-wide association study of 314,278 participants from UK Biobank (27,696 maternal cases, 14,338 paternal cases) is a valid proxy for an AD genetic study. After meta-analysing with published consortium data (n = 74,046 with 25,580 cases across the discovery and replication analyses), three new AD-associated loci (P &lt; 5 × 10−8) are identified. These contain genes relevant for AD and neurodegeneration: ADAM10, BCKDK/KAT8 and ACE. Novel gene-based loci include drug targets such as VKORC1 (warfarin dose). We report evidence that the association of SNPs in the TOMM40 gene with AD is potentially mediated by both gene expression and DNA methylation in the prefrontal cortex. However, it is likely that multiple variants are affecting the trait and gene methylation/expression. Our discovered loci may help to elucidate the biological mechanisms underlying AD and, as they contain genes that are drug targets for other diseases and disorders, warrant further exploration for potential precision medicine applications.","author":[{"dropping-particle":"","family":"Marioni","given":"Riccardo E","non-dropping-particle":"","parse-names":false,"suffix":""},{"dropping-particle":"","family":"Harris","given":"Sarah E","non-dropping-particle":"","parse-names":false,"suffix":""},{"dropping-particle":"","family":"Zhang","given":"Qian","non-dropping-particle":"","parse-names":false,"suffix":""},{"dropping-particle":"","family":"McRae","given":"Allan F","non-dropping-particle":"","parse-names":false,"suffix":""},{"dropping-particle":"","family":"Hagenaars","given":"Saskia P","non-dropping-particle":"","parse-names":false,"suffix":""},{"dropping-particle":"","family":"Hill","given":"W David","non-dropping-particle":"","parse-names":false,"suffix":""},{"dropping-particle":"","family":"Davies","given":"Gail","non-dropping-particle":"","parse-names":false,"suffix":""},{"dropping-particle":"","family":"Ritchie","given":"Craig W","non-dropping-particle":"","parse-names":false,"suffix":""},{"dropping-particle":"","family":"Gale","given":"Catharine R","non-dropping-particle":"","parse-names":false,"suffix":""},{"dropping-particle":"","family":"Starr","given":"John M","non-dropping-particle":"","parse-names":false,"suffix":""},{"dropping-particle":"","family":"Goate","given":"Alison M","non-dropping-particle":"","parse-names":false,"suffix":""},{"dropping-particle":"","family":"Porteous","given":"David J","non-dropping-particle":"","parse-names":false,"suffix":""},{"dropping-particle":"","family":"Yang","given":"Jian","non-dropping-particle":"","parse-names":false,"suffix":""},{"dropping-particle":"","family":"Evans","given":"Kathryn L","non-dropping-particle":"","parse-names":false,"suffix":""},{"dropping-particle":"","family":"Deary","given":"Ian J","non-dropping-particle":"","parse-names":false,"suffix":""},{"dropping-particle":"","family":"Wray","given":"Naomi R","non-dropping-particle":"","parse-names":false,"suffix":""},{"dropping-particle":"","family":"Visscher","given":"Peter M","non-dropping-particle":"","parse-names":false,"suffix":""}],"container-title":"Translational Psychiatry","id":"ITEM-1","issue":"1","issued":{"date-parts":[["2018"]]},"page":"99","title":"GWAS on family history of Alzheimer’s disease","type":"article-journal","volume":"8"},"uris":["http://www.mendeley.com/documents/?uuid=e5c2f827-d003-44ef-b976-b674d3e823b5"]}],"mendeley":{"formattedCitation":"&lt;sup&gt;6&lt;/sup&gt;","plainTextFormattedCitation":"6","previouslyFormattedCitation":"&lt;sup&gt;6&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6</w:t>
      </w:r>
      <w:r>
        <w:rPr>
          <w:rFonts w:ascii="Arial" w:hAnsi="Arial" w:cs="Arial"/>
          <w:sz w:val="22"/>
          <w:szCs w:val="22"/>
        </w:rPr>
        <w:fldChar w:fldCharType="end"/>
      </w:r>
      <w:r>
        <w:rPr>
          <w:rFonts w:ascii="Arial" w:hAnsi="Arial" w:cs="Arial"/>
          <w:sz w:val="22"/>
          <w:szCs w:val="22"/>
        </w:rPr>
        <w:t>. In our analysis, the relatively low intercept (Intercept=</w:t>
      </w:r>
      <w:r w:rsidRPr="001F7186">
        <w:rPr>
          <w:rFonts w:ascii="Arial" w:hAnsi="Arial" w:cs="Arial"/>
          <w:sz w:val="22"/>
          <w:szCs w:val="22"/>
        </w:rPr>
        <w:t>1.0426</w:t>
      </w:r>
      <w:r>
        <w:rPr>
          <w:rFonts w:ascii="Arial" w:hAnsi="Arial" w:cs="Arial"/>
          <w:sz w:val="22"/>
          <w:szCs w:val="22"/>
        </w:rPr>
        <w:t>, SE=</w:t>
      </w:r>
      <w:r w:rsidRPr="001F7186">
        <w:rPr>
          <w:rFonts w:ascii="Arial" w:hAnsi="Arial" w:cs="Arial"/>
          <w:sz w:val="22"/>
          <w:szCs w:val="22"/>
        </w:rPr>
        <w:t>0.0101</w:t>
      </w:r>
      <w:r>
        <w:rPr>
          <w:rFonts w:ascii="Arial" w:hAnsi="Arial" w:cs="Arial"/>
          <w:sz w:val="22"/>
          <w:szCs w:val="22"/>
        </w:rPr>
        <w:t>) from LDSC suggests that the meta-analysis of overlapping individuals led to relatively low confounding (</w:t>
      </w:r>
      <w:r w:rsidRPr="007529FF">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3</w:t>
      </w:r>
      <w:r>
        <w:rPr>
          <w:rFonts w:ascii="Arial" w:hAnsi="Arial" w:cs="Arial"/>
          <w:sz w:val="22"/>
          <w:szCs w:val="22"/>
        </w:rPr>
        <w:t xml:space="preserve">). We were interested in how this process would be affected by including true cases in the parental phenotype definitions. We found that the including true cases in the </w:t>
      </w:r>
      <w:r>
        <w:rPr>
          <w:rFonts w:ascii="Arial" w:hAnsi="Arial" w:cs="Arial"/>
          <w:sz w:val="22"/>
          <w:szCs w:val="22"/>
        </w:rPr>
        <w:lastRenderedPageBreak/>
        <w:t>maternal and paternal phenotype definitions led to increased inflation factors and number of significant loci, without a large difference in LDSC intercept (</w:t>
      </w:r>
      <w:r w:rsidRPr="00CC22E8">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3</w:t>
      </w:r>
      <w:r>
        <w:rPr>
          <w:rFonts w:ascii="Arial" w:hAnsi="Arial" w:cs="Arial"/>
          <w:sz w:val="22"/>
          <w:szCs w:val="22"/>
        </w:rPr>
        <w:t>). However, when the GWAS from the parental phenotypes including true cases were meta-analysed together, the genomic inflation factor (</w:t>
      </w:r>
      <w:r w:rsidRPr="00E5009C">
        <w:rPr>
          <w:rFonts w:ascii="Arial" w:hAnsi="Arial" w:cs="Arial"/>
          <w:sz w:val="22"/>
          <w:szCs w:val="22"/>
        </w:rPr>
        <w:t>1.15</w:t>
      </w:r>
      <w:r>
        <w:rPr>
          <w:rFonts w:ascii="Arial" w:hAnsi="Arial" w:cs="Arial"/>
          <w:sz w:val="22"/>
          <w:szCs w:val="22"/>
        </w:rPr>
        <w:t>) and intercept (Intercept=</w:t>
      </w:r>
      <w:r w:rsidRPr="00E5009C">
        <w:rPr>
          <w:rFonts w:ascii="Arial" w:hAnsi="Arial" w:cs="Arial"/>
          <w:sz w:val="22"/>
          <w:szCs w:val="22"/>
        </w:rPr>
        <w:t>1.11</w:t>
      </w:r>
      <w:r>
        <w:rPr>
          <w:rFonts w:ascii="Arial" w:hAnsi="Arial" w:cs="Arial"/>
          <w:sz w:val="22"/>
          <w:szCs w:val="22"/>
        </w:rPr>
        <w:t>, SE=</w:t>
      </w:r>
      <w:r w:rsidRPr="00E5009C">
        <w:rPr>
          <w:rFonts w:ascii="Arial" w:hAnsi="Arial" w:cs="Arial"/>
          <w:sz w:val="22"/>
          <w:szCs w:val="22"/>
        </w:rPr>
        <w:t>0.0108</w:t>
      </w:r>
      <w:r>
        <w:rPr>
          <w:rFonts w:ascii="Arial" w:hAnsi="Arial" w:cs="Arial"/>
          <w:sz w:val="22"/>
          <w:szCs w:val="22"/>
        </w:rPr>
        <w:t>) were considerably higher. This suggests that meta-analysing the parental GWAS results together when case status of the genotyped individuals is included in the phenotype definition will lead to increased bias.</w:t>
      </w:r>
    </w:p>
    <w:p w14:paraId="4627A091" w14:textId="77777777" w:rsidR="00E40025" w:rsidRDefault="00E40025" w:rsidP="00E40025">
      <w:pPr>
        <w:ind w:firstLine="720"/>
        <w:rPr>
          <w:rFonts w:ascii="Arial" w:hAnsi="Arial" w:cs="Arial"/>
          <w:sz w:val="22"/>
          <w:szCs w:val="22"/>
        </w:rPr>
      </w:pPr>
    </w:p>
    <w:p w14:paraId="7947AEE5" w14:textId="603A5BA2" w:rsidR="00E40025" w:rsidRDefault="00E40025" w:rsidP="00E40025">
      <w:pPr>
        <w:ind w:firstLine="720"/>
        <w:rPr>
          <w:rFonts w:ascii="Arial" w:hAnsi="Arial" w:cs="Arial"/>
          <w:color w:val="000000" w:themeColor="text1"/>
          <w:sz w:val="22"/>
          <w:szCs w:val="22"/>
        </w:rPr>
      </w:pPr>
      <w:r>
        <w:rPr>
          <w:rFonts w:ascii="Arial" w:hAnsi="Arial" w:cs="Arial"/>
          <w:sz w:val="22"/>
          <w:szCs w:val="22"/>
        </w:rPr>
        <w:t xml:space="preserve">We also looked at whether including the case status of the genotyped individual in the CaseControl phenotype would affect the GWAS results. In our sample, 1999 genotyped individuals were AD cases and including them in the CaseControl phenotype increased the number of cases from </w:t>
      </w:r>
      <w:r w:rsidRPr="00AC4A60">
        <w:rPr>
          <w:rFonts w:ascii="Arial" w:hAnsi="Arial" w:cs="Arial"/>
          <w:sz w:val="22"/>
          <w:szCs w:val="22"/>
        </w:rPr>
        <w:t>49</w:t>
      </w:r>
      <w:r>
        <w:rPr>
          <w:rFonts w:ascii="Arial" w:hAnsi="Arial" w:cs="Arial"/>
          <w:sz w:val="22"/>
          <w:szCs w:val="22"/>
        </w:rPr>
        <w:t>,</w:t>
      </w:r>
      <w:r w:rsidRPr="00AC4A60">
        <w:rPr>
          <w:rFonts w:ascii="Arial" w:hAnsi="Arial" w:cs="Arial"/>
          <w:sz w:val="22"/>
          <w:szCs w:val="22"/>
        </w:rPr>
        <w:t>937</w:t>
      </w:r>
      <w:r>
        <w:rPr>
          <w:rFonts w:ascii="Arial" w:hAnsi="Arial" w:cs="Arial"/>
          <w:sz w:val="22"/>
          <w:szCs w:val="22"/>
        </w:rPr>
        <w:t xml:space="preserve"> to </w:t>
      </w:r>
      <w:r w:rsidRPr="00AC4A60">
        <w:rPr>
          <w:rFonts w:ascii="Arial" w:hAnsi="Arial" w:cs="Arial"/>
          <w:sz w:val="22"/>
          <w:szCs w:val="22"/>
        </w:rPr>
        <w:t>51</w:t>
      </w:r>
      <w:r>
        <w:rPr>
          <w:rFonts w:ascii="Arial" w:hAnsi="Arial" w:cs="Arial"/>
          <w:sz w:val="22"/>
          <w:szCs w:val="22"/>
        </w:rPr>
        <w:t>,</w:t>
      </w:r>
      <w:r w:rsidRPr="00AC4A60">
        <w:rPr>
          <w:rFonts w:ascii="Arial" w:hAnsi="Arial" w:cs="Arial"/>
          <w:sz w:val="22"/>
          <w:szCs w:val="22"/>
        </w:rPr>
        <w:t>435</w:t>
      </w:r>
      <w:r>
        <w:rPr>
          <w:rFonts w:ascii="Arial" w:hAnsi="Arial" w:cs="Arial"/>
          <w:sz w:val="22"/>
          <w:szCs w:val="22"/>
        </w:rPr>
        <w:t xml:space="preserve">, an increase of </w:t>
      </w:r>
      <w:r w:rsidRPr="00AC4A60">
        <w:rPr>
          <w:rFonts w:ascii="Arial" w:hAnsi="Arial" w:cs="Arial"/>
          <w:sz w:val="22"/>
          <w:szCs w:val="22"/>
        </w:rPr>
        <w:t>1498</w:t>
      </w:r>
      <w:r>
        <w:rPr>
          <w:rFonts w:ascii="Arial" w:hAnsi="Arial" w:cs="Arial"/>
          <w:sz w:val="22"/>
          <w:szCs w:val="22"/>
        </w:rPr>
        <w:t xml:space="preserve"> cases. There were 501 individuals diagnosed with AD that had at least one parent with AD/dementia. This relatively small change in case control numbers had a small effect on the GWAS results, in terms of number of significant variants, number of significant loci, inflation factor and LDSC intercept (</w:t>
      </w:r>
      <w:r w:rsidRPr="00B81232">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10</w:t>
      </w:r>
      <w:r>
        <w:rPr>
          <w:rFonts w:ascii="Arial" w:hAnsi="Arial" w:cs="Arial"/>
          <w:sz w:val="22"/>
          <w:szCs w:val="22"/>
        </w:rPr>
        <w:t>). It also had a small effect on the scaling of the effect estimates and standard errors, with them being approximately 1.06 times larger when the case status of the genotyped individual was included (based on the slope of the line of best fit of effect sizes of significant variants). Since these effect sizes and standard errors were scaled by a factor of two before the meta-analysis with the clinical AD GWAS data, we also compared the effect sizes and standard errors of the proxy CaseControl data (with and without genotyped individual case status included in the phenotype) to the PGCALZ2noUKB data using significant variants. We found that when the case status of the genotyped individual was ignored, the effect sizes of the PGCALZ2 data were approximately 1.99 times larger than the proxy data, and 1.87 times larger than the proxy data when genotyped individual case status was not ignored (</w:t>
      </w:r>
      <w:r w:rsidRPr="00D914E2">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7</w:t>
      </w:r>
      <w:r>
        <w:rPr>
          <w:rFonts w:ascii="Arial" w:hAnsi="Arial" w:cs="Arial"/>
          <w:sz w:val="22"/>
          <w:szCs w:val="22"/>
        </w:rPr>
        <w:t>). This suggests that the effect sizes are less attenuated when genotyped individual case status is included in the proxy phenotype and that the suggested 2 times increase in effect sizes and standard errors before meta-analysis may be an over-estimate.</w:t>
      </w:r>
      <w:r>
        <w:rPr>
          <w:rFonts w:ascii="Arial" w:hAnsi="Arial" w:cs="Arial"/>
          <w:color w:val="000000" w:themeColor="text1"/>
          <w:sz w:val="22"/>
          <w:szCs w:val="22"/>
        </w:rPr>
        <w:t xml:space="preserve"> </w:t>
      </w:r>
    </w:p>
    <w:p w14:paraId="4E0D72CA" w14:textId="77777777" w:rsidR="00E40025" w:rsidRDefault="00E40025" w:rsidP="00E40025">
      <w:pPr>
        <w:ind w:firstLine="720"/>
        <w:rPr>
          <w:rFonts w:ascii="Arial" w:hAnsi="Arial" w:cs="Arial"/>
          <w:color w:val="000000" w:themeColor="text1"/>
          <w:sz w:val="22"/>
          <w:szCs w:val="22"/>
        </w:rPr>
      </w:pPr>
    </w:p>
    <w:p w14:paraId="2320AC3F" w14:textId="030283DD" w:rsidR="00E40025" w:rsidRPr="00FC5739" w:rsidRDefault="00E40025" w:rsidP="00FC5739">
      <w:pPr>
        <w:ind w:firstLine="720"/>
        <w:rPr>
          <w:rFonts w:ascii="Arial" w:hAnsi="Arial" w:cs="Arial"/>
          <w:color w:val="000000" w:themeColor="text1"/>
          <w:sz w:val="22"/>
          <w:szCs w:val="22"/>
        </w:rPr>
      </w:pPr>
      <w:r>
        <w:rPr>
          <w:rFonts w:ascii="Arial" w:hAnsi="Arial" w:cs="Arial"/>
          <w:color w:val="000000" w:themeColor="text1"/>
          <w:sz w:val="22"/>
          <w:szCs w:val="22"/>
        </w:rPr>
        <w:t>We were interested to explore whether this attenuation was linear so we performed a series of GWAS where the number of true cases varied from 0 to 1999. We randomly selected a number of true cases to have a phenotype value of 1 starting from 0 true cases to 1999 (all of the true cases) at intervals of 200 (0,200,400,600,800,1000,1200,1400,1600,1800,1999). We performed a GWAS using variants which were significantly associated with AD in the PGCALZ2noUKB data and then estimated the attenuation factor (slope of the best fit line) from the relationship between the effect sizes in the PGCALZ2noUKB data to the effect sizes in the UKB data. We only included variants which were significant in both datasets. We repeated this for all of the different numbers of true cases and fit a line of best fit for the relationship between the attenuation factors and the proportion of cases being true cases (</w:t>
      </w:r>
      <w:r w:rsidRPr="00AC643C">
        <w:rPr>
          <w:rFonts w:ascii="Arial" w:hAnsi="Arial" w:cs="Arial"/>
          <w:b/>
          <w:color w:val="000000" w:themeColor="text1"/>
          <w:sz w:val="22"/>
          <w:szCs w:val="22"/>
        </w:rPr>
        <w:t xml:space="preserve">Supplementary </w:t>
      </w:r>
      <w:r w:rsidR="009E651E">
        <w:rPr>
          <w:rFonts w:ascii="Arial" w:hAnsi="Arial" w:cs="Arial"/>
          <w:b/>
          <w:color w:val="000000" w:themeColor="text1"/>
          <w:sz w:val="22"/>
          <w:szCs w:val="22"/>
        </w:rPr>
        <w:t>Figure 4.</w:t>
      </w:r>
      <w:r>
        <w:rPr>
          <w:rFonts w:ascii="Arial" w:hAnsi="Arial" w:cs="Arial"/>
          <w:b/>
          <w:color w:val="000000" w:themeColor="text1"/>
          <w:sz w:val="22"/>
          <w:szCs w:val="22"/>
        </w:rPr>
        <w:t>7</w:t>
      </w:r>
      <w:r w:rsidRPr="005C517A">
        <w:rPr>
          <w:rFonts w:ascii="Arial" w:hAnsi="Arial" w:cs="Arial"/>
          <w:color w:val="000000" w:themeColor="text1"/>
          <w:sz w:val="22"/>
          <w:szCs w:val="22"/>
        </w:rPr>
        <w:t>;</w:t>
      </w:r>
      <w:r>
        <w:rPr>
          <w:rFonts w:ascii="Arial" w:hAnsi="Arial" w:cs="Arial"/>
          <w:b/>
          <w:color w:val="000000" w:themeColor="text1"/>
          <w:sz w:val="22"/>
          <w:szCs w:val="22"/>
        </w:rPr>
        <w:t xml:space="preserve"> Supplementary </w:t>
      </w:r>
      <w:r w:rsidR="009E651E">
        <w:rPr>
          <w:rFonts w:ascii="Arial" w:hAnsi="Arial" w:cs="Arial"/>
          <w:b/>
          <w:color w:val="000000" w:themeColor="text1"/>
          <w:sz w:val="22"/>
          <w:szCs w:val="22"/>
        </w:rPr>
        <w:t>Table 4.</w:t>
      </w:r>
      <w:r>
        <w:rPr>
          <w:rFonts w:ascii="Arial" w:hAnsi="Arial" w:cs="Arial"/>
          <w:b/>
          <w:color w:val="000000" w:themeColor="text1"/>
          <w:sz w:val="22"/>
          <w:szCs w:val="22"/>
        </w:rPr>
        <w:t>11</w:t>
      </w:r>
      <w:r>
        <w:rPr>
          <w:rFonts w:ascii="Arial" w:hAnsi="Arial" w:cs="Arial"/>
          <w:color w:val="000000" w:themeColor="text1"/>
          <w:sz w:val="22"/>
          <w:szCs w:val="22"/>
        </w:rPr>
        <w:t>). We found the intercept to be approximately 2 (1.989) and the slope to be -2.81. This fit line implies that a dataset of 100% cases would have an attenuation factor of -0.81, where one would expect that the attenuation factor would be 1. This slope either implies that the relationship is not linear or that our estimates of effect size dilution are imperfect. The limitation of this analysis is that we are comparing effect sizes to the PGCALZ2noUKB data which may not represent the true effect size for each variant. Additionally, our simple model fit does not account for the error around the effect sizes and the error around the slope estimates. We also do not account for the correlation structure between the significant variants. We can only observe the attenuation between ~0-5% of cases being true cases without down sampling proxy cases and controls. In samples where there are larger numbers of true cases it may be beneficial to either analyse the true cases separately from the parental cases and then meta-analyse the results together or generate a phenotype with a method that accounts for the true and parental cases (LT-FH and LT-FH++). Future analyses using other methods</w:t>
      </w:r>
      <w:r>
        <w:rPr>
          <w:rFonts w:ascii="Arial" w:hAnsi="Arial" w:cs="Arial"/>
          <w:sz w:val="22"/>
          <w:szCs w:val="22"/>
        </w:rPr>
        <w:fldChar w:fldCharType="begin" w:fldLock="1"/>
      </w:r>
      <w:r>
        <w:rPr>
          <w:rFonts w:ascii="Arial" w:hAnsi="Arial" w:cs="Arial"/>
          <w:sz w:val="22"/>
          <w:szCs w:val="22"/>
        </w:rPr>
        <w:instrText>ADDIN CSL_CITATION {"citationItems":[{"id":"ITEM-1","itemData":{"DOI":"10.1101/2023.01.17.23284670","abstract":"With the advent of healthcare-based genotyped biobanks, genome-wide association studies (GWAS) leverage larger sample sizes, incorporate patients with diverse ancestries and introduce noisier phenotypic definitions. Yet the extent and impact of phenotypic misclassification on large-scale datasets is not currently well understood due to a lack of statistical methods to estimate relevant parameters from empirical data. Here, we develop a statistical method and scalable software, PheMED, Phenotypic Measurement of Effective Dilution, to quantify phenotypic misclassification across GWAS using only summary statistics. We illustrate how the parameters estimated by PheMED relate to the negative and positive predictive value of the labeled phenotype, compared to ground truth, and how misclassification of the phenotype yields diluted effect-sizes of variant-phenotype associations. Furthermore, we apply our methodology to detect multiple instances of statistically significant dilution in real-world data. We demonstrate how effective dilution biases downstream GWAS replication and heritability analyses despite utilizing current best practices, and provide a dilution-aware meta-analysis approach that outperforms existing methods. Consequently, we anticipate that PheMED will be a valuable tool for researchers to address phenotypic data quality issues both within and across cohorts.Competing Interest StatementThe authors have declared no competing interest.Funding StatementThis research is based on data from the Million Veteran Program, Office of Research and Development, Veterans Health Administration, and was supported by award #MVP006. This publication does not represent the views of the Department of Veteran Affairs or the United States Government. This study was also supported by the National Institutes of Health (NIH), Bethesda, MD under award numbers K08MH122911 (Georgios Voloudakis), R01MH125246, R01AG065582, R01AG067025, R01AG050986, U01MH116442, R01MH109677, and by the Veterans Affairs Merit grants I01BX004189 (Panos Roussos). This study has also been funded in part by the Brain &amp;amp;amp; Behavior Research Foundation via the 2020 NARSAD Young Investigator Grant #29350 (Georgios Voloudakis).Author DeclarationsI confirm all relevant ethical guidelines have been followed, and any necessary IRB and/or ethics committee approvals have been obtained.YesThe details of the IRB/oversight body that provided approval or exemption for the research described are given bel…","author":[{"dropping-particle":"","family":"Burstein","given":"David","non-dropping-particle":"","parse-names":false,"suffix":""},{"dropping-particle":"","family":"Hoffman","given":"Gabriel","non-dropping-particle":"","parse-names":false,"suffix":""},{"dropping-particle":"","family":"Mathur","given":"Deepika","non-dropping-particle":"","parse-names":false,"suffix":""},{"dropping-particle":"","family":"Venkatesh","given":"Sanan","non-dropping-particle":"","parse-names":false,"suffix":""},{"dropping-particle":"","family":"Therrien","given":"Karen","non-dropping-particle":"","parse-names":false,"suffix":""},{"dropping-particle":"","family":"Fanous","given":"Ayman H","non-dropping-particle":"","parse-names":false,"suffix":""},{"dropping-particle":"","family":"Bigdeli","given":"Tim B","non-dropping-particle":"","parse-names":false,"suffix":""},{"dropping-particle":"","family":"Harvey","given":"Philip D","non-dropping-particle":"","parse-names":false,"suffix":""},{"dropping-particle":"","family":"Roussos","given":"Panos","non-dropping-particle":"","parse-names":false,"suffix":""},{"dropping-particle":"","family":"Voloudakis","given":"Georgios","non-dropping-particle":"","parse-names":false,"suffix":""}],"container-title":"medRxiv","id":"ITEM-1","issued":{"date-parts":[["2023","1","1"]]},"page":"2023.01.17.23284670","title":"Detecting and Adjusting for Hidden Biases due to Phenotype Misclassification in Genome-Wide Association Studies","type":"article-journal"},"uris":["http://www.mendeley.com/documents/?uuid=72ca091f-4120-478d-bc20-72e59f8bac57"]}],"mendeley":{"formattedCitation":"&lt;sup&gt;7&lt;/sup&gt;","plainTextFormattedCitation":"7","previouslyFormattedCitation":"&lt;sup&gt;7&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7</w:t>
      </w:r>
      <w:r>
        <w:rPr>
          <w:rFonts w:ascii="Arial" w:hAnsi="Arial" w:cs="Arial"/>
          <w:sz w:val="22"/>
          <w:szCs w:val="22"/>
        </w:rPr>
        <w:fldChar w:fldCharType="end"/>
      </w:r>
      <w:r>
        <w:rPr>
          <w:rFonts w:ascii="Arial" w:hAnsi="Arial" w:cs="Arial"/>
          <w:color w:val="000000" w:themeColor="text1"/>
          <w:sz w:val="22"/>
          <w:szCs w:val="22"/>
        </w:rPr>
        <w:t xml:space="preserve"> to estimate effect size dilution that account for </w:t>
      </w:r>
      <w:r>
        <w:rPr>
          <w:rFonts w:ascii="Arial" w:hAnsi="Arial" w:cs="Arial"/>
          <w:color w:val="000000" w:themeColor="text1"/>
          <w:sz w:val="22"/>
          <w:szCs w:val="22"/>
        </w:rPr>
        <w:lastRenderedPageBreak/>
        <w:t>the correlation between variants and the standard errors of the effect sizes would be valuable in estimating how much including true cases attenuates the dilution of effect sizes.</w:t>
      </w:r>
    </w:p>
    <w:p w14:paraId="377CA0F6" w14:textId="77777777" w:rsidR="00E40025" w:rsidRPr="00E47D54" w:rsidRDefault="00E40025" w:rsidP="00E40025">
      <w:pPr>
        <w:ind w:firstLine="720"/>
        <w:rPr>
          <w:rFonts w:ascii="Arial" w:hAnsi="Arial" w:cs="Arial"/>
          <w:b/>
          <w:color w:val="000000" w:themeColor="text1"/>
          <w:sz w:val="22"/>
          <w:szCs w:val="22"/>
        </w:rPr>
      </w:pPr>
    </w:p>
    <w:p w14:paraId="4337E06C" w14:textId="77777777" w:rsidR="00E40025" w:rsidRPr="007F0BB1" w:rsidRDefault="00E40025" w:rsidP="007F0BB1">
      <w:pPr>
        <w:pStyle w:val="Heading3"/>
        <w:rPr>
          <w:rFonts w:ascii="Arial" w:hAnsi="Arial" w:cs="Arial"/>
          <w:color w:val="000000" w:themeColor="text1"/>
          <w:u w:val="single"/>
        </w:rPr>
      </w:pPr>
      <w:bookmarkStart w:id="7" w:name="_Toc138599638"/>
      <w:r w:rsidRPr="007F0BB1">
        <w:rPr>
          <w:rFonts w:ascii="Arial" w:hAnsi="Arial" w:cs="Arial"/>
          <w:color w:val="000000" w:themeColor="text1"/>
          <w:u w:val="single"/>
        </w:rPr>
        <w:t>LT-FH and LT-FH++ heritability specification</w:t>
      </w:r>
      <w:bookmarkEnd w:id="7"/>
    </w:p>
    <w:p w14:paraId="51A96E05" w14:textId="3CFAAD36" w:rsidR="00E40025" w:rsidRDefault="00E40025" w:rsidP="00E40025">
      <w:pPr>
        <w:rPr>
          <w:rFonts w:ascii="Arial" w:hAnsi="Arial" w:cs="Arial"/>
          <w:sz w:val="22"/>
          <w:szCs w:val="22"/>
        </w:rPr>
      </w:pPr>
      <w:r>
        <w:rPr>
          <w:rFonts w:ascii="Arial" w:hAnsi="Arial" w:cs="Arial"/>
          <w:sz w:val="22"/>
          <w:szCs w:val="22"/>
        </w:rPr>
        <w:tab/>
        <w:t>We were interested in how specifying a different heritability estimate in the LT-FH and LT-FH++ phenotypes would impact the GWAS results. In our primary analysis, we assumed the heritability of AD to be 69%, based on twin studies</w:t>
      </w:r>
      <w:r>
        <w:rPr>
          <w:rFonts w:ascii="Arial" w:hAnsi="Arial" w:cs="Arial"/>
          <w:sz w:val="22"/>
          <w:szCs w:val="22"/>
        </w:rPr>
        <w:fldChar w:fldCharType="begin" w:fldLock="1"/>
      </w:r>
      <w:r>
        <w:rPr>
          <w:rFonts w:ascii="Arial" w:hAnsi="Arial" w:cs="Arial"/>
          <w:sz w:val="22"/>
          <w:szCs w:val="22"/>
        </w:rPr>
        <w:instrText>ADDIN CSL_CITATION {"citationItems":[{"id":"ITEM-1","itemData":{"DOI":"10.1001/archpsyc.63.2.168","ISSN":"0003-990X (Print)","PMID":"16461860","abstract":"CONTEXT: Twin studies using selected samples have shown high heritability for Alzheimer disease (AD). OBJECTIVE: To evaluate genetic and environmental influences on AD in a fully ascertained population of older twins, including like- and unlike-sex pairs. DESIGN: Five-group quantitative genetic model: male monozygotic twins, female monozygotic twins, male dizygotic twins, female dizygotic twins, and unlike-sex twins. SETTING AND PARTICIPANTS: All twins in the Swedish Twin Registry aged 65 years and older. The study included 11,884 twin pairs, among whom were 392 pairs in which 1 or both members had AD. MAIN OUTCOME MEASURES: All individuals were screened for cognitive dysfunction. Suspected cases of dementia and their co-twins received complete clinical diagnostic evaluations for AD. Estimates of heritability, shared environmental influences, and nonshared environmental influences, adjusting for age, were derived from the twin data. RESULTS: Heritability for AD was estimated to be 58% in the full model and 79% in the best-fitting model, with the balance of variation explained by nonshared environmental influences. There were no significant differences between men and women in prevalence or heritability after controlling for age. Within pairs concordant for AD, intrapair difference in age at onset was significantly greater in dizygotic than in monozygotic pairs, suggesting genetic influences on timing of the disease. CONCLUSIONS: In the largest twin study to date, we confirmed that heritability for AD is high and that the same genetic factors are influential for both men and women. However, nongenetic risk factors also play an important role and might be the focus for interventions to reduce disease risk or delay disease onset.","author":[{"dropping-particle":"","family":"Gatz","given":"Margaret","non-dropping-particle":"","parse-names":false,"suffix":""},{"dropping-particle":"","family":"Reynolds","given":"Chandra A","non-dropping-particle":"","parse-names":false,"suffix":""},{"dropping-particle":"","family":"Fratiglioni","given":"Laura","non-dropping-particle":"","parse-names":false,"suffix":""},{"dropping-particle":"","family":"Johansson","given":"Boo","non-dropping-particle":"","parse-names":false,"suffix":""},{"dropping-particle":"","family":"Mortimer","given":"James A","non-dropping-particle":"","parse-names":false,"suffix":""},{"dropping-particle":"","family":"Berg","given":"Stig","non-dropping-particle":"","parse-names":false,"suffix":""},{"dropping-particle":"","family":"Fiske","given":"Amy","non-dropping-particle":"","parse-names":false,"suffix":""},{"dropping-particle":"","family":"Pedersen","given":"Nancy L","non-dropping-particle":"","parse-names":false,"suffix":""}],"container-title":"Archives of general psychiatry","id":"ITEM-1","issue":"2","issued":{"date-parts":[["2006","2"]]},"language":"eng","page":"168-174","publisher-place":"United States","title":"Role of genes and environments for explaining Alzheimer disease.","type":"article-journal","volume":"63"},"uris":["http://www.mendeley.com/documents/?uuid=dcfa2a13-f116-4a01-86bc-5b5d8a6ab20e"]}],"mendeley":{"formattedCitation":"&lt;sup&gt;8&lt;/sup&gt;","plainTextFormattedCitation":"8","previouslyFormattedCitation":"&lt;sup&gt;8&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when creating the liability threshold phenotypes. As a form of sensitivity analysis, we repeated the GWAS for these phenotypes except we specified the heritability of AD to be 5%, a common heritability estimate when applying LDSC to AD GWAS summary statistics</w:t>
      </w:r>
      <w:r>
        <w:rPr>
          <w:rFonts w:ascii="Arial" w:hAnsi="Arial" w:cs="Arial"/>
          <w:sz w:val="22"/>
          <w:szCs w:val="22"/>
        </w:rPr>
        <w:fldChar w:fldCharType="begin" w:fldLock="1"/>
      </w:r>
      <w:r>
        <w:rPr>
          <w:rFonts w:ascii="Arial" w:hAnsi="Arial" w:cs="Arial"/>
          <w:sz w:val="22"/>
          <w:szCs w:val="22"/>
        </w:rPr>
        <w:instrText>ADDIN CSL_CITATION {"citationItems":[{"id":"ITEM-1","itemData":{"DOI":"10.1093/braincomms/fcac125","ISSN":"2632-1297","abstract":"As the size of genome-wide association studies increase, the number of associated trait loci identified inevitably increase. One welcomes this if it allows the better delineation of the pathways to disease and increases the accuracy of genetic prediction of disease risk through polygenic risk score analysis. However, there are several problems in the continuing increase in the genome-wide analysis of ‘Alzheimer’s disease’. In this review, we have systematically assessed the history of Alzheimer’s disease genome-wide association studies, including their sample sizes, age and selection/assessment criteria of cases and controls and heritability explained by these disease genome-wide association studies. We observe that nearly all earlier disease genome-wide association studies are now part of all current disease genome-wide association studies. In addition, the latest disease genome-wide association studies include (i) only a small fraction (</w:instrText>
      </w:r>
      <w:r>
        <w:rPr>
          <w:rFonts w:ascii="Cambria Math" w:hAnsi="Cambria Math" w:cs="Cambria Math"/>
          <w:sz w:val="22"/>
          <w:szCs w:val="22"/>
        </w:rPr>
        <w:instrText>∼</w:instrText>
      </w:r>
      <w:r>
        <w:rPr>
          <w:rFonts w:ascii="Arial" w:hAnsi="Arial" w:cs="Arial"/>
          <w:sz w:val="22"/>
          <w:szCs w:val="22"/>
        </w:rPr>
        <w:instrText>10%) of clinically screened controls, substituting for them population-based samples which are systematically younger than cases, and (ii) around 50% of Alzheimer’s disease cases are in fact ‘proxy dementia cases’. As a consequence, the more genes the field finds, the less the heritability they explain. We highlight potential caveats this situation creates and discuss some of the consequences occurring when translating the newest Alzheimer’s disease genome-wide association study results into basic research and/or clinical practice.","author":[{"dropping-particle":"","family":"Escott-Price","given":"Valentina","non-dropping-particle":"","parse-names":false,"suffix":""},{"dropping-particle":"","family":"Hardy","given":"John","non-dropping-particle":"","parse-names":false,"suffix":""}],"container-title":"Brain Communications","id":"ITEM-1","issue":"3","issued":{"date-parts":[["2022","6","1"]]},"page":"fcac125","title":"Genome-wide association studies for Alzheimer’s disease: bigger is not always better","type":"article-journal","volume":"4"},"uris":["http://www.mendeley.com/documents/?uuid=ee4261f0-ef13-4a10-9f4b-fcbab8fd5ddb"]}],"mendeley":{"formattedCitation":"&lt;sup&gt;9&lt;/sup&gt;","plainTextFormattedCitation":"9","previouslyFormattedCitation":"&lt;sup&gt;9&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9</w:t>
      </w:r>
      <w:r>
        <w:rPr>
          <w:rFonts w:ascii="Arial" w:hAnsi="Arial" w:cs="Arial"/>
          <w:sz w:val="22"/>
          <w:szCs w:val="22"/>
        </w:rPr>
        <w:fldChar w:fldCharType="end"/>
      </w:r>
      <w:r>
        <w:rPr>
          <w:rFonts w:ascii="Arial" w:hAnsi="Arial" w:cs="Arial"/>
          <w:sz w:val="22"/>
          <w:szCs w:val="22"/>
        </w:rPr>
        <w:t>. We found that with both methods, increasing the heritability from 5% to 69% caused roughly a 12.5x increase in phenotype values for each person; however, the increase was not linear (</w:t>
      </w:r>
      <w:r w:rsidRPr="000D196D">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8</w:t>
      </w:r>
      <w:r>
        <w:rPr>
          <w:rFonts w:ascii="Arial" w:hAnsi="Arial" w:cs="Arial"/>
          <w:sz w:val="22"/>
          <w:szCs w:val="22"/>
        </w:rPr>
        <w:t xml:space="preserve">). While the phenotype values change, specifying the lower heritability (5%) does not change the GWAS results considerably </w:t>
      </w:r>
      <w:r w:rsidRPr="008D7902">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10</w:t>
      </w:r>
      <w:r>
        <w:rPr>
          <w:rFonts w:ascii="Arial" w:hAnsi="Arial" w:cs="Arial"/>
          <w:sz w:val="22"/>
          <w:szCs w:val="22"/>
        </w:rPr>
        <w:t>). Both of the methods show very similar number of significant variants, inflation factors, and intercepts. The only change in GWAS results is the scale of effect sizes and standard errors, which increase by a factor of 12.6 for the LT-FH method and 13.02 for the LT-FH++ method (</w:t>
      </w:r>
      <w:r w:rsidRPr="004B0419">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8</w:t>
      </w:r>
      <w:r>
        <w:rPr>
          <w:rFonts w:ascii="Arial" w:hAnsi="Arial" w:cs="Arial"/>
          <w:sz w:val="22"/>
          <w:szCs w:val="22"/>
        </w:rPr>
        <w:t>). We transformed these effect sizes and standard errors for the meta-analysis and the transformed effect sizes and standard errors are almost identical between the results from the different heritability specifications (</w:t>
      </w:r>
      <w:r w:rsidRPr="00865F21">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8</w:t>
      </w:r>
      <w:r>
        <w:rPr>
          <w:rFonts w:ascii="Arial" w:hAnsi="Arial" w:cs="Arial"/>
          <w:sz w:val="22"/>
          <w:szCs w:val="22"/>
        </w:rPr>
        <w:t>). For the purposes explored in our study, it appears that the results are robust to different heritability specifications.</w:t>
      </w:r>
    </w:p>
    <w:p w14:paraId="6BEE8709" w14:textId="77777777" w:rsidR="00E40025" w:rsidRDefault="00E40025" w:rsidP="00E40025">
      <w:pPr>
        <w:rPr>
          <w:rFonts w:ascii="Arial" w:hAnsi="Arial" w:cs="Arial"/>
          <w:sz w:val="22"/>
          <w:szCs w:val="22"/>
        </w:rPr>
      </w:pPr>
    </w:p>
    <w:p w14:paraId="38BF6094" w14:textId="77777777" w:rsidR="00E40025" w:rsidRPr="00C213A5" w:rsidRDefault="00E40025" w:rsidP="00C213A5">
      <w:pPr>
        <w:pStyle w:val="Heading3"/>
        <w:rPr>
          <w:rFonts w:ascii="Arial" w:hAnsi="Arial" w:cs="Arial"/>
          <w:color w:val="000000" w:themeColor="text1"/>
          <w:u w:val="single"/>
        </w:rPr>
      </w:pPr>
      <w:bookmarkStart w:id="8" w:name="_Toc138599639"/>
      <w:r w:rsidRPr="00C213A5">
        <w:rPr>
          <w:rFonts w:ascii="Arial" w:hAnsi="Arial" w:cs="Arial"/>
          <w:color w:val="000000" w:themeColor="text1"/>
          <w:u w:val="single"/>
        </w:rPr>
        <w:t>Comparison to PGCALZ2 results</w:t>
      </w:r>
      <w:bookmarkEnd w:id="8"/>
    </w:p>
    <w:p w14:paraId="20E8CE6E" w14:textId="77777777" w:rsidR="00E40025" w:rsidRDefault="00E40025" w:rsidP="00E40025">
      <w:pPr>
        <w:rPr>
          <w:rFonts w:ascii="Arial" w:hAnsi="Arial" w:cs="Arial"/>
          <w:sz w:val="22"/>
          <w:szCs w:val="22"/>
        </w:rPr>
      </w:pPr>
      <w:r>
        <w:rPr>
          <w:rFonts w:ascii="Arial" w:hAnsi="Arial" w:cs="Arial"/>
          <w:sz w:val="22"/>
          <w:szCs w:val="22"/>
        </w:rPr>
        <w:tab/>
        <w:t xml:space="preserve">In this study, we performed a meta-analysis using all of the data included in Wightman </w:t>
      </w:r>
      <w:r w:rsidRPr="004C17D1">
        <w:rPr>
          <w:rFonts w:ascii="Arial" w:hAnsi="Arial" w:cs="Arial"/>
          <w:i/>
          <w:sz w:val="22"/>
          <w:szCs w:val="22"/>
        </w:rPr>
        <w:t>et al.</w:t>
      </w:r>
      <w:r>
        <w:rPr>
          <w:rFonts w:ascii="Arial" w:hAnsi="Arial" w:cs="Arial"/>
          <w:sz w:val="22"/>
          <w:szCs w:val="22"/>
        </w:rPr>
        <w:t xml:space="preserve"> (2021)</w:t>
      </w:r>
      <w:r>
        <w:rPr>
          <w:rFonts w:ascii="Arial" w:hAnsi="Arial" w:cs="Arial"/>
          <w:sz w:val="22"/>
          <w:szCs w:val="22"/>
        </w:rPr>
        <w:fldChar w:fldCharType="begin" w:fldLock="1"/>
      </w:r>
      <w:r>
        <w:rPr>
          <w:rFonts w:ascii="Arial" w:hAnsi="Arial" w:cs="Arial"/>
          <w:sz w:val="22"/>
          <w:szCs w:val="22"/>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3&lt;/sup&gt;","plainTextFormattedCitation":"3","previouslyFormattedCitation":"&lt;sup&gt;3&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3</w:t>
      </w:r>
      <w:r>
        <w:rPr>
          <w:rFonts w:ascii="Arial" w:hAnsi="Arial" w:cs="Arial"/>
          <w:sz w:val="22"/>
          <w:szCs w:val="22"/>
        </w:rPr>
        <w:fldChar w:fldCharType="end"/>
      </w:r>
      <w:r>
        <w:rPr>
          <w:rFonts w:ascii="Arial" w:hAnsi="Arial" w:cs="Arial"/>
          <w:sz w:val="22"/>
          <w:szCs w:val="22"/>
        </w:rPr>
        <w:t xml:space="preserve"> except the 23andMe data. However, our approach for meta-analysis was a two-step analysis using inverse-variance weighted meta-analysis and their approach was to use a one-step sample-size weighted meta-analysis. Of the 38 significant loci in the PGCALZ2 analysis, 32 were significant, 4 were suggestive (</w:t>
      </w:r>
      <w:r w:rsidRPr="00DB2FC9">
        <w:rPr>
          <w:rFonts w:ascii="Arial" w:hAnsi="Arial" w:cs="Arial"/>
          <w:i/>
          <w:sz w:val="22"/>
          <w:szCs w:val="22"/>
        </w:rPr>
        <w:t>TSPOAP1/TSPOAP1-AS1,</w:t>
      </w:r>
      <w:r w:rsidRPr="00DB2FC9">
        <w:rPr>
          <w:rFonts w:ascii="Arial" w:hAnsi="Arial" w:cs="Arial"/>
          <w:sz w:val="22"/>
          <w:szCs w:val="22"/>
        </w:rPr>
        <w:t xml:space="preserve"> </w:t>
      </w:r>
      <w:r w:rsidRPr="00DB2FC9">
        <w:rPr>
          <w:rFonts w:ascii="Arial" w:hAnsi="Arial" w:cs="Arial"/>
          <w:i/>
          <w:sz w:val="22"/>
          <w:szCs w:val="22"/>
        </w:rPr>
        <w:t>TNIP1</w:t>
      </w:r>
      <w:r w:rsidRPr="00DB2FC9">
        <w:rPr>
          <w:rFonts w:ascii="Arial" w:hAnsi="Arial" w:cs="Arial"/>
          <w:sz w:val="22"/>
          <w:szCs w:val="22"/>
        </w:rPr>
        <w:t>,</w:t>
      </w:r>
      <w:r>
        <w:rPr>
          <w:rFonts w:ascii="Arial" w:hAnsi="Arial" w:cs="Arial"/>
          <w:sz w:val="22"/>
          <w:szCs w:val="22"/>
        </w:rPr>
        <w:t xml:space="preserve"> </w:t>
      </w:r>
      <w:r w:rsidRPr="00DB2FC9">
        <w:rPr>
          <w:rFonts w:ascii="Arial" w:hAnsi="Arial" w:cs="Arial"/>
          <w:i/>
          <w:sz w:val="22"/>
          <w:szCs w:val="22"/>
        </w:rPr>
        <w:t>HAVCR2</w:t>
      </w:r>
      <w:r w:rsidRPr="00CC5F8A">
        <w:rPr>
          <w:rFonts w:ascii="Arial" w:hAnsi="Arial" w:cs="Arial"/>
          <w:sz w:val="22"/>
          <w:szCs w:val="22"/>
        </w:rPr>
        <w:t>,</w:t>
      </w:r>
      <w:r w:rsidRPr="00CC5F8A">
        <w:rPr>
          <w:rFonts w:ascii="Arial" w:hAnsi="Arial" w:cs="Arial"/>
          <w:i/>
          <w:sz w:val="22"/>
          <w:szCs w:val="22"/>
        </w:rPr>
        <w:t xml:space="preserve"> </w:t>
      </w:r>
      <w:r w:rsidRPr="00DB2FC9">
        <w:rPr>
          <w:rFonts w:ascii="Arial" w:hAnsi="Arial" w:cs="Arial"/>
          <w:i/>
          <w:sz w:val="22"/>
          <w:szCs w:val="22"/>
        </w:rPr>
        <w:t>APP</w:t>
      </w:r>
      <w:r>
        <w:rPr>
          <w:rFonts w:ascii="Arial" w:hAnsi="Arial" w:cs="Arial"/>
          <w:sz w:val="22"/>
          <w:szCs w:val="22"/>
        </w:rPr>
        <w:t>), and 2 were not even suggestive (</w:t>
      </w:r>
      <w:r w:rsidRPr="00DB2FC9">
        <w:rPr>
          <w:rFonts w:ascii="Arial" w:hAnsi="Arial" w:cs="Arial"/>
          <w:i/>
          <w:sz w:val="22"/>
          <w:szCs w:val="22"/>
        </w:rPr>
        <w:t>AGRN</w:t>
      </w:r>
      <w:r>
        <w:rPr>
          <w:rFonts w:ascii="Arial" w:hAnsi="Arial" w:cs="Arial"/>
          <w:sz w:val="22"/>
          <w:szCs w:val="22"/>
        </w:rPr>
        <w:t xml:space="preserve">, </w:t>
      </w:r>
      <w:r w:rsidRPr="00DB2FC9">
        <w:rPr>
          <w:rFonts w:ascii="Arial" w:hAnsi="Arial" w:cs="Arial"/>
          <w:i/>
          <w:sz w:val="22"/>
          <w:szCs w:val="22"/>
        </w:rPr>
        <w:t>NCK2</w:t>
      </w:r>
      <w:r>
        <w:rPr>
          <w:rFonts w:ascii="Arial" w:hAnsi="Arial" w:cs="Arial"/>
          <w:sz w:val="22"/>
          <w:szCs w:val="22"/>
        </w:rPr>
        <w:t>) in the PGC+Jansen meta-analysis results using the inverse-variance weighted method. In the PGC+Jansen data, the lead variant (</w:t>
      </w:r>
      <w:r w:rsidRPr="007D5A14">
        <w:rPr>
          <w:rFonts w:ascii="Arial" w:hAnsi="Arial" w:cs="Arial"/>
          <w:sz w:val="22"/>
          <w:szCs w:val="22"/>
        </w:rPr>
        <w:t>rs113020870</w:t>
      </w:r>
      <w:r>
        <w:rPr>
          <w:rFonts w:ascii="Arial" w:hAnsi="Arial" w:cs="Arial"/>
          <w:sz w:val="22"/>
          <w:szCs w:val="22"/>
        </w:rPr>
        <w:t xml:space="preserve">) in the </w:t>
      </w:r>
      <w:r w:rsidRPr="007D5A14">
        <w:rPr>
          <w:rFonts w:ascii="Arial" w:hAnsi="Arial" w:cs="Arial"/>
          <w:i/>
          <w:sz w:val="22"/>
          <w:szCs w:val="22"/>
        </w:rPr>
        <w:t>AGRN</w:t>
      </w:r>
      <w:r>
        <w:rPr>
          <w:rFonts w:ascii="Arial" w:hAnsi="Arial" w:cs="Arial"/>
          <w:sz w:val="22"/>
          <w:szCs w:val="22"/>
        </w:rPr>
        <w:t xml:space="preserve"> locus from PGCALZ2 had a P-value of 0.0035 and the lead variant (</w:t>
      </w:r>
      <w:r w:rsidRPr="006A7653">
        <w:rPr>
          <w:rFonts w:ascii="Arial" w:hAnsi="Arial" w:cs="Arial"/>
          <w:sz w:val="22"/>
          <w:szCs w:val="22"/>
        </w:rPr>
        <w:t>rs115186657</w:t>
      </w:r>
      <w:r>
        <w:rPr>
          <w:rFonts w:ascii="Arial" w:hAnsi="Arial" w:cs="Arial"/>
          <w:sz w:val="22"/>
          <w:szCs w:val="22"/>
        </w:rPr>
        <w:t xml:space="preserve">) in the </w:t>
      </w:r>
      <w:r w:rsidRPr="006A7653">
        <w:rPr>
          <w:rFonts w:ascii="Arial" w:hAnsi="Arial" w:cs="Arial"/>
          <w:i/>
          <w:sz w:val="22"/>
          <w:szCs w:val="22"/>
        </w:rPr>
        <w:t>NCK2</w:t>
      </w:r>
      <w:r>
        <w:rPr>
          <w:rFonts w:ascii="Arial" w:hAnsi="Arial" w:cs="Arial"/>
          <w:sz w:val="22"/>
          <w:szCs w:val="22"/>
        </w:rPr>
        <w:t xml:space="preserve"> locus was not present in the data. The results from the inverse-variance weighted meta-analysis largely replicate the results from the Wightman </w:t>
      </w:r>
      <w:r w:rsidRPr="00531244">
        <w:rPr>
          <w:rFonts w:ascii="Arial" w:hAnsi="Arial" w:cs="Arial"/>
          <w:i/>
          <w:sz w:val="22"/>
          <w:szCs w:val="22"/>
        </w:rPr>
        <w:t>et al.</w:t>
      </w:r>
      <w:r>
        <w:rPr>
          <w:rFonts w:ascii="Arial" w:hAnsi="Arial" w:cs="Arial"/>
          <w:sz w:val="22"/>
          <w:szCs w:val="22"/>
        </w:rPr>
        <w:t xml:space="preserve"> (2021)</w:t>
      </w:r>
      <w:r>
        <w:rPr>
          <w:rFonts w:ascii="Arial" w:hAnsi="Arial" w:cs="Arial"/>
          <w:sz w:val="22"/>
          <w:szCs w:val="22"/>
        </w:rPr>
        <w:fldChar w:fldCharType="begin" w:fldLock="1"/>
      </w:r>
      <w:r>
        <w:rPr>
          <w:rFonts w:ascii="Arial" w:hAnsi="Arial" w:cs="Arial"/>
          <w:sz w:val="22"/>
          <w:szCs w:val="22"/>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3&lt;/sup&gt;","plainTextFormattedCitation":"3","previouslyFormattedCitation":"&lt;sup&gt;3&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3</w:t>
      </w:r>
      <w:r>
        <w:rPr>
          <w:rFonts w:ascii="Arial" w:hAnsi="Arial" w:cs="Arial"/>
          <w:sz w:val="22"/>
          <w:szCs w:val="22"/>
        </w:rPr>
        <w:fldChar w:fldCharType="end"/>
      </w:r>
      <w:r>
        <w:rPr>
          <w:rFonts w:ascii="Arial" w:hAnsi="Arial" w:cs="Arial"/>
          <w:sz w:val="22"/>
          <w:szCs w:val="22"/>
        </w:rPr>
        <w:t xml:space="preserve"> meta-analysis.</w:t>
      </w:r>
    </w:p>
    <w:p w14:paraId="1E442270" w14:textId="77777777" w:rsidR="00E40025" w:rsidRDefault="00E40025" w:rsidP="00E40025">
      <w:pPr>
        <w:rPr>
          <w:rFonts w:ascii="Arial" w:hAnsi="Arial" w:cs="Arial"/>
          <w:sz w:val="22"/>
          <w:szCs w:val="22"/>
        </w:rPr>
      </w:pPr>
    </w:p>
    <w:p w14:paraId="36E9D950" w14:textId="77777777" w:rsidR="00E40025" w:rsidRPr="00C213A5" w:rsidRDefault="00E40025" w:rsidP="00C213A5">
      <w:pPr>
        <w:pStyle w:val="Heading3"/>
        <w:rPr>
          <w:rFonts w:ascii="Arial" w:hAnsi="Arial" w:cs="Arial"/>
          <w:color w:val="000000" w:themeColor="text1"/>
          <w:u w:val="single"/>
        </w:rPr>
      </w:pPr>
      <w:bookmarkStart w:id="9" w:name="_Toc138599640"/>
      <w:r w:rsidRPr="00C213A5">
        <w:rPr>
          <w:rFonts w:ascii="Arial" w:hAnsi="Arial" w:cs="Arial"/>
          <w:color w:val="000000" w:themeColor="text1"/>
          <w:u w:val="single"/>
        </w:rPr>
        <w:t>Leave-one-out rare variant analyses</w:t>
      </w:r>
      <w:bookmarkEnd w:id="9"/>
    </w:p>
    <w:p w14:paraId="4442957F" w14:textId="1418F006" w:rsidR="00E40025" w:rsidRDefault="00E40025" w:rsidP="00E40025">
      <w:pPr>
        <w:rPr>
          <w:rFonts w:ascii="Arial" w:hAnsi="Arial" w:cs="Arial"/>
          <w:sz w:val="22"/>
          <w:szCs w:val="22"/>
        </w:rPr>
      </w:pPr>
      <w:r>
        <w:rPr>
          <w:rFonts w:ascii="Arial" w:hAnsi="Arial" w:cs="Arial"/>
          <w:sz w:val="22"/>
          <w:szCs w:val="22"/>
        </w:rPr>
        <w:tab/>
        <w:t>The rare-variant aggregation analyses highlighted 7 genes associated with at least one of the proxy phenotypes and one gene borderline significantly associated (</w:t>
      </w:r>
      <w:r w:rsidRPr="003078C8">
        <w:rPr>
          <w:rFonts w:ascii="Arial" w:hAnsi="Arial" w:cs="Arial"/>
          <w:i/>
          <w:sz w:val="22"/>
          <w:szCs w:val="22"/>
        </w:rPr>
        <w:t>ATP8B4</w:t>
      </w:r>
      <w:r>
        <w:rPr>
          <w:rFonts w:ascii="Arial" w:hAnsi="Arial" w:cs="Arial"/>
          <w:sz w:val="22"/>
          <w:szCs w:val="22"/>
        </w:rPr>
        <w:t>) that was associated in a previous rare variant aggregation analysis of AD</w:t>
      </w:r>
      <w:r>
        <w:rPr>
          <w:rFonts w:ascii="Arial" w:hAnsi="Arial" w:cs="Arial"/>
          <w:sz w:val="22"/>
          <w:szCs w:val="22"/>
        </w:rPr>
        <w:fldChar w:fldCharType="begin" w:fldLock="1"/>
      </w:r>
      <w:r>
        <w:rPr>
          <w:rFonts w:ascii="Arial" w:hAnsi="Arial" w:cs="Arial"/>
          <w:sz w:val="22"/>
          <w:szCs w:val="22"/>
        </w:rPr>
        <w:instrText>ADDIN CSL_CITATION {"citationItems":[{"id":"ITEM-1","itemData":{"DOI":"10.1038/s41588-022-01208-7","ISSN":"1546-1718","abstract":"Alzheimer’s disease (AD), the leading cause of dementia, has an estimated heritability of approximately 70%1. The genetic component of AD has been mainly assessed using genome-wide association studies, which do not capture the risk contributed by rare variants2. Here, we compared the gene-based burden of rare damaging variants in exome sequencing data from 32,558 individuals—16,036 AD cases and 16,522 controls. Next to variants in TREM2, SORL1 and ABCA7, we observed a significant association of rare, predicted damaging variants in ATP8B4 and ABCA1 with AD risk, and a suggestive signal in ADAM10. Additionally, the rare-variant burden in RIN3, CLU, ZCWPW1 and ACE highlighted these genes as potential drivers of respective AD-genome-wide association study loci. Variants associated with the strongest effect on AD risk, in particular loss-of-function variants, are enriched in early-onset AD cases. Our results provide additional evidence for a major role for amyloid-β precursor protein processing, amyloid-β aggregation, lipid metabolism and microglial function in AD.","author":[{"dropping-particle":"","family":"Holstege","given":"Henne","non-dropping-particle":"","parse-names":false,"suffix":""},{"dropping-particle":"","family":"Hulsman","given":"Marc","non-dropping-particle":"","parse-names":false,"suffix":""},{"dropping-particle":"","family":"Charbonnier","given":"Camille","non-dropping-particle":"","parse-names":false,"suffix":""},{"dropping-particle":"","family":"Grenier-Boley","given":"Benjamin","non-dropping-particle":"","parse-names":false,"suffix":""},{"dropping-particle":"","family":"Quenez","given":"Olivier","non-dropping-particle":"","parse-names":false,"suffix":""},{"dropping-particle":"","family":"Grozeva","given":"Detelina","non-dropping-particle":"","parse-names":false,"suffix":""},{"dropping-particle":"","family":"Rooij","given":"Jeroen G J","non-dropping-particle":"van","parse-names":false,"suffix":""},{"dropping-particle":"","family":"Sims","given":"Rebecca","non-dropping-particle":"","parse-names":false,"suffix":""},{"dropping-particle":"","family":"Ahmad","given":"Shahzad","non-dropping-particle":"","parse-names":false,"suffix":""},{"dropping-particle":"","family":"Amin","given":"Najaf","non-dropping-particle":"","parse-names":false,"suffix":""},{"dropping-particle":"","family":"Norsworthy","given":"Penny J","non-dropping-particle":"","parse-names":false,"suffix":""},{"dropping-particle":"","family":"Dols-Icardo","given":"Oriol","non-dropping-particle":"","parse-names":false,"suffix":""},{"dropping-particle":"","family":"Hummerich","given":"Holger","non-dropping-particle":"","parse-names":false,"suffix":""},{"dropping-particle":"","family":"Kawalia","given":"Amit","non-dropping-particle":"","parse-names":false,"suffix":""},{"dropping-particle":"","family":"Amouyel","given":"Philippe","non-dropping-particle":"","parse-names":false,"suffix":""},{"dropping-particle":"","family":"Beecham","given":"Gary W","non-dropping-particle":"","parse-names":false,"suffix":""},{"dropping-particle":"","family":"Berr","given":"Claudine","non-dropping-particle":"","parse-names":false,"suffix":""},{"dropping-particle":"","family":"Bis","given":"Joshua C","non-dropping-particle":"","parse-names":false,"suffix":""},{"dropping-particle":"","family":"Boland","given":"Anne","non-dropping-particle":"","parse-names":false,"suffix":""},{"dropping-particle":"","family":"Bossù","given":"Paola","non-dropping-particle":"","parse-names":false,"suffix":""},{"dropping-particle":"","family":"Bouwman","given":"Femke","non-dropping-particle":"","parse-names":false,"suffix":""},{"dropping-particle":"","family":"Bras","given":"Jose","non-dropping-particle":"","parse-names":false,"suffix":""},{"dropping-particle":"","family":"Campion","given":"Dominique","non-dropping-particle":"","parse-names":false,"suffix":""},{"dropping-particle":"","family":"Cochran","given":"J Nicholas","non-dropping-particle":"","parse-names":false,"suffix":""},{"dropping-particle":"","family":"Daniele","given":"Antonio","non-dropping-particle":"","parse-names":false,"suffix":""},{"dropping-particle":"","family":"Dartigues","given":"Jean-François","non-dropping-particle":"","parse-names":false,"suffix":""},{"dropping-particle":"","family":"Debette","given":"Stéphanie","non-dropping-particle":"","parse-names":false,"suffix":""},{"dropping-particle":"","family":"Deleuze","given":"Jean-François","non-dropping-particle":"","parse-names":false,"suffix":""},{"dropping-particle":"","family":"Denning","given":"Nicola","non-dropping-particle":"","parse-names":false,"suffix":""},{"dropping-particle":"","family":"DeStefano","given":"Anita L","non-dropping-particle":"","parse-names":false,"suffix":""},{"dropping-particle":"","family":"Farrer","given":"Lindsay A","non-dropping-particle":"","parse-names":false,"suffix":""},{"dropping-particle":"","family":"Fernández","given":"Maria Victoria","non-dropping-particle":"","parse-names":false,"suffix":""},{"dropping-particle":"","family":"Fox","given":"Nick C","non-dropping-particle":"","parse-names":false,"suffix":""},{"dropping-particle":"","family":"Galimberti","given":"Daniela","non-dropping-particle":"","parse-names":false,"suffix":""},{"dropping-particle":"","family":"Genin","given":"Emmanuelle","non-dropping-particle":"","parse-names":false,"suffix":""},{"dropping-particle":"","family":"Gille","given":"Johan J P","non-dropping-particle":"","parse-names":false,"suffix":""},{"dropping-particle":"","family":"Guen","given":"Yann","non-dropping-particle":"Le","parse-names":false,"suffix":""},{"dropping-particle":"","family":"Guerreiro","given":"Rita","non-dropping-particle":"","parse-names":false,"suffix":""},{"dropping-particle":"","family":"Haines","given":"Jonathan L","non-dropping-particle":"","parse-names":false,"suffix":""},{"dropping-particle":"","family":"Holmes","given":"Clive","non-dropping-particle":"","parse-names":false,"suffix":""},{"dropping-particle":"","family":"Ikram","given":"M Arfan","non-dropping-particle":"","parse-names":false,"suffix":""},{"dropping-particle":"","family":"Ikram","given":"M Kamran","non-dropping-particle":"","parse-names":false,"suffix":""},{"dropping-particle":"","family":"Jansen","given":"Iris E","non-dropping-particle":"","parse-names":false,"suffix":""},{"dropping-particle":"","family":"Kraaij","given":"Robert","non-dropping-particle":"","parse-names":false,"suffix":""},{"dropping-particle":"","family":"Lathrop","given":"Marc","non-dropping-particle":"","parse-names":false,"suffix":""},{"dropping-particle":"","family":"Lemstra","given":"Afina W","non-dropping-particle":"","parse-names":false,"suffix":""},{"dropping-particle":"","family":"Lleó","given":"Alberto","non-dropping-particle":"","parse-names":false,"suffix":""},{"dropping-particle":"","family":"Luckcuck","given":"Lauren","non-dropping-particle":"","parse-names":false,"suffix":""},{"dropping-particle":"","family":"Mannens","given":"Marcel M A M","non-dropping-particle":"","parse-names":false,"suffix":""},{"dropping-particle":"","family":"Marshall","given":"Rachel","non-dropping-particle":"","parse-names":false,"suffix":""},{"dropping-particle":"","family":"Martin","given":"Eden R","non-dropping-particle":"","parse-names":false,"suffix":""},{"dropping-particle":"","family":"Masullo","given":"Carlo","non-dropping-particle":"","parse-names":false,"suffix":""},{"dropping-particle":"","family":"Mayeux","given":"Richard","non-dropping-particle":"","parse-names":false,"suffix":""},{"dropping-particle":"","family":"Mecocci","given":"Patrizia","non-dropping-particle":"","parse-names":false,"suffix":""},{"dropping-particle":"","family":"Meggy","given":"Alun","non-dropping-particle":"","parse-names":false,"suffix":""},{"dropping-particle":"","family":"Mol","given":"Merel O","non-dropping-particle":"","parse-names":false,"suffix":""},{"dropping-particle":"","family":"Morgan","given":"Kevin","non-dropping-particle":"","parse-names":false,"suffix":""},{"dropping-particle":"","family":"Myers","given":"Richard M","non-dropping-particle":"","parse-names":false,"suffix":""},{"dropping-particle":"","family":"Nacmias","given":"Benedetta","non-dropping-particle":"","parse-names":false,"suffix":""},{"dropping-particle":"","family":"Naj","given":"Adam C","non-dropping-particle":"","parse-names":false,"suffix":""},{"dropping-particle":"","family":"Napolioni","given":"Valerio","non-dropping-particle":"","parse-names":false,"suffix":""},{"dropping-particle":"","family":"Pasquier","given":"Florence","non-dropping-particle":"","parse-names":false,"suffix":""},{"dropping-particle":"","family":"Pastor","given":"Pau","non-dropping-particle":"","parse-names":false,"suffix":""},{"dropping-particle":"","family":"Pericak-Vance","given":"Margaret A","non-dropping-particle":"","parse-names":false,"suffix":""},{"dropping-particle":"","family":"Raybould","given":"Rachel","non-dropping-particle":"","parse-names":false,"suffix":""},{"dropping-particle":"","family":"Redon","given":"Richard","non-dropping-particle":"","parse-names":false,"suffix":""},{"dropping-particle":"","family":"Reinders","given":"Marcel J T","non-dropping-particle":"","parse-names":false,"suffix":""},{"dropping-particle":"","family":"Richard","given":"Anne-Claire","non-dropping-particle":"","parse-names":false,"suffix":""},{"dropping-particle":"","family":"Riedel-Heller","given":"Steffi G","non-dropping-particle":"","parse-names":false,"suffix":""},{"dropping-particle":"","family":"Rivadeneira","given":"Fernando","non-dropping-particle":"","parse-names":false,"suffix":""},{"dropping-particle":"","family":"Rousseau","given":"Stéphane","non-dropping-particle":"","parse-names":false,"suffix":""},{"dropping-particle":"","family":"Ryan","given":"Natalie S","non-dropping-particle":"","parse-names":false,"suffix":""},{"dropping-particle":"","family":"Saad","given":"Salha","non-dropping-particle":"","parse-names":false,"suffix":""},{"dropping-particle":"","family":"Sanchez-Juan","given":"Pascual","non-dropping-particle":"","parse-names":false,"suffix":""},{"dropping-particle":"","family":"Schellenberg","given":"Gerard D","non-dropping-particle":"","parse-names":false,"suffix":""},{"dropping-particle":"","family":"Scheltens","given":"Philip","non-dropping-particle":"","parse-names":false,"suffix":""},{"dropping-particle":"","family":"Schott","given":"Jonathan M","non-dropping-particle":"","parse-names":false,"suffix":""},{"dropping-particle":"","family":"Seripa","given":"Davide","non-dropping-particle":"","parse-names":false,"suffix":""},{"dropping-particle":"","family":"Seshadri","given":"Sudha","non-dropping-particle":"","parse-names":false,"suffix":""},{"dropping-particle":"","family":"Sie","given":"Daoud","non-dropping-particle":"","parse-names":false,"suffix":""},{"dropping-particle":"","family":"Sistermans","given":"Erik A","non-dropping-particle":"","parse-names":false,"suffix":""},{"dropping-particle":"","family":"Sorbi","given":"Sandro","non-dropping-particle":"","parse-names":false,"suffix":""},{"dropping-particle":"","family":"Spaendonk","given":"Resie","non-dropping-particle":"van","parse-names":false,"suffix":""},{"dropping-particle":"","family":"Spalletta","given":"Gianfranco","non-dropping-particle":"","parse-names":false,"suffix":""},{"dropping-particle":"","family":"Tesi","given":"Niccolo’","non-dropping-particle":"","parse-names":false,"suffix":""},{"dropping-particle":"","family":"Tijms","given":"Betty","non-dropping-particle":"","parse-names":false,"suffix":""},{"dropping-particle":"","family":"Uitterlinden","given":"André G","non-dropping-particle":"","parse-names":false,"suffix":""},{"dropping-particle":"","family":"Lee","given":"Sven J","non-dropping-particle":"van der","parse-names":false,"suffix":""},{"dropping-particle":"","family":"Visser","given":"Pieter Jelle","non-dropping-particle":"","parse-names":false,"suffix":""},{"dropping-particle":"","family":"Wagner","given":"Michael","non-dropping-particle":"","parse-names":false,"suffix":""},{"dropping-particle":"","family":"Wallon","given":"David","non-dropping-particle":"","parse-names":false,"suffix":""},{"dropping-particle":"","family":"Wang","given":"Li-San","non-dropping-particle":"","parse-names":false,"suffix":""},{"dropping-particle":"","family":"Zarea","given":"Aline","non-dropping-particle":"","parse-names":false,"suffix":""},{"dropping-particle":"","family":"Clarimon","given":"Jordi","non-dropping-particle":"","parse-names":false,"suffix":""},{"dropping-particle":"","family":"Swieten","given":"John C","non-dropping-particle":"van","parse-names":false,"suffix":""},{"dropping-particle":"","family":"Greicius","given":"Michael D","non-dropping-particle":"","parse-names":false,"suffix":""},{"dropping-particle":"","family":"Yokoyama","given":"Jennifer S","non-dropping-particle":"","parse-names":false,"suffix":""},{"dropping-particle":"","family":"Cruchaga","given":"Carlos","non-dropping-particle":"","parse-names":false,"suffix":""},{"dropping-particle":"","family":"Hardy","given":"John","non-dropping-particle":"","parse-names":false,"suffix":""},{"dropping-particle":"","family":"Ramirez","given":"Alfredo","non-dropping-particle":"","parse-names":false,"suffix":""},{"dropping-particle":"","family":"Mead","given":"Simon","non-dropping-particle":"","parse-names":false,"suffix":""},{"dropping-particle":"","family":"Flier","given":"Wiesje M","non-dropping-particle":"van der","parse-names":false,"suffix":""},{"dropping-particle":"","family":"Duijn","given":"Cornelia M","non-dropping-particle":"van","parse-names":false,"suffix":""},{"dropping-particle":"","family":"Williams","given":"Julie","non-dropping-particle":"","parse-names":false,"suffix":""},{"dropping-particle":"","family":"Nicolas","given":"Gaël","non-dropping-particle":"","parse-names":false,"suffix":""},{"dropping-particle":"","family":"Bellenguez","given":"Céline","non-dropping-particle":"","parse-names":false,"suffix":""},{"dropping-particle":"","family":"Lambert","given":"Jean-Charles","non-dropping-particle":"","parse-names":false,"suffix":""}],"container-title":"Nature Genetics","id":"ITEM-1","issue":"12","issued":{"date-parts":[["2022"]]},"page":"1786-1794","title":"Exome sequencing identifies rare damaging variants in ATP8B4 and ABCA1 as risk factors for Alzheimer’s disease","type":"article-journal","volume":"54"},"uris":["http://www.mendeley.com/documents/?uuid=2f9f6c00-5cea-448c-b49d-6c3e2eb593e3"]}],"mendeley":{"formattedCitation":"&lt;sup&gt;10&lt;/sup&gt;","plainTextFormattedCitation":"10"},"properties":{"noteIndex":0},"schema":"https://github.com/citation-style-language/schema/raw/master/csl-citation.json"}</w:instrText>
      </w:r>
      <w:r>
        <w:rPr>
          <w:rFonts w:ascii="Arial" w:hAnsi="Arial" w:cs="Arial"/>
          <w:sz w:val="22"/>
          <w:szCs w:val="22"/>
        </w:rPr>
        <w:fldChar w:fldCharType="separate"/>
      </w:r>
      <w:r w:rsidRPr="0084540C">
        <w:rPr>
          <w:rFonts w:ascii="Arial" w:hAnsi="Arial" w:cs="Arial"/>
          <w:noProof/>
          <w:sz w:val="22"/>
          <w:szCs w:val="22"/>
          <w:vertAlign w:val="superscript"/>
        </w:rPr>
        <w:t>10</w:t>
      </w:r>
      <w:r>
        <w:rPr>
          <w:rFonts w:ascii="Arial" w:hAnsi="Arial" w:cs="Arial"/>
          <w:sz w:val="22"/>
          <w:szCs w:val="22"/>
        </w:rPr>
        <w:fldChar w:fldCharType="end"/>
      </w:r>
      <w:r>
        <w:rPr>
          <w:rFonts w:ascii="Arial" w:hAnsi="Arial" w:cs="Arial"/>
          <w:sz w:val="22"/>
          <w:szCs w:val="22"/>
        </w:rPr>
        <w:t>. We were interested in which variants contributed most to these associations and whether it was the same variant driving the gene association with all phenotypes. To investigate this, we performed leave-one-out analyses where the significantly associated genes were analysed again but after leaving out one of the variants mapped to this gene. This process was repeated for each of the variants and the gene level P-value was examined to determine the impact of each variant on the gene association. We found that in all cases it was the same variants driving the gene associations in all phenotypes and all genes had a single variant that contributed a large amount to the gene association (</w:t>
      </w:r>
      <w:r w:rsidRPr="00F50236">
        <w:rPr>
          <w:rFonts w:ascii="Arial" w:hAnsi="Arial" w:cs="Arial"/>
          <w:b/>
          <w:sz w:val="22"/>
          <w:szCs w:val="22"/>
        </w:rPr>
        <w:t xml:space="preserve">Supplementary </w:t>
      </w:r>
      <w:r w:rsidR="009E651E">
        <w:rPr>
          <w:rFonts w:ascii="Arial" w:hAnsi="Arial" w:cs="Arial"/>
          <w:b/>
          <w:sz w:val="22"/>
          <w:szCs w:val="22"/>
        </w:rPr>
        <w:t>Table 4.</w:t>
      </w:r>
      <w:r>
        <w:rPr>
          <w:rFonts w:ascii="Arial" w:hAnsi="Arial" w:cs="Arial"/>
          <w:b/>
          <w:sz w:val="22"/>
          <w:szCs w:val="22"/>
        </w:rPr>
        <w:t>7</w:t>
      </w:r>
      <w:r>
        <w:rPr>
          <w:rFonts w:ascii="Arial" w:hAnsi="Arial" w:cs="Arial"/>
          <w:sz w:val="22"/>
          <w:szCs w:val="22"/>
        </w:rPr>
        <w:t xml:space="preserve">; </w:t>
      </w:r>
      <w:r w:rsidRPr="00F50236">
        <w:rPr>
          <w:rFonts w:ascii="Arial" w:hAnsi="Arial" w:cs="Arial"/>
          <w:b/>
          <w:sz w:val="22"/>
          <w:szCs w:val="22"/>
        </w:rPr>
        <w:t xml:space="preserve">Supplementary </w:t>
      </w:r>
      <w:r w:rsidR="009E651E">
        <w:rPr>
          <w:rFonts w:ascii="Arial" w:hAnsi="Arial" w:cs="Arial"/>
          <w:b/>
          <w:sz w:val="22"/>
          <w:szCs w:val="22"/>
        </w:rPr>
        <w:t>Figure 4.</w:t>
      </w:r>
      <w:r>
        <w:rPr>
          <w:rFonts w:ascii="Arial" w:hAnsi="Arial" w:cs="Arial"/>
          <w:b/>
          <w:sz w:val="22"/>
          <w:szCs w:val="22"/>
        </w:rPr>
        <w:t>9</w:t>
      </w:r>
      <w:r>
        <w:rPr>
          <w:rFonts w:ascii="Arial" w:hAnsi="Arial" w:cs="Arial"/>
          <w:sz w:val="22"/>
          <w:szCs w:val="22"/>
        </w:rPr>
        <w:t>).</w:t>
      </w:r>
    </w:p>
    <w:p w14:paraId="496E1542" w14:textId="77777777" w:rsidR="00E40025" w:rsidRDefault="00E40025" w:rsidP="00E40025">
      <w:pPr>
        <w:rPr>
          <w:rFonts w:ascii="Arial" w:eastAsiaTheme="majorEastAsia" w:hAnsi="Arial" w:cs="Arial"/>
          <w:color w:val="000000" w:themeColor="text1"/>
          <w:sz w:val="32"/>
          <w:szCs w:val="32"/>
          <w:u w:val="single"/>
        </w:rPr>
      </w:pPr>
      <w:r>
        <w:rPr>
          <w:rFonts w:ascii="Arial" w:hAnsi="Arial" w:cs="Arial"/>
          <w:color w:val="000000" w:themeColor="text1"/>
          <w:u w:val="single"/>
        </w:rPr>
        <w:br w:type="page"/>
      </w:r>
    </w:p>
    <w:p w14:paraId="1F3262F0" w14:textId="77777777" w:rsidR="00E40025" w:rsidRPr="00605278" w:rsidRDefault="00E40025" w:rsidP="00605278">
      <w:pPr>
        <w:pStyle w:val="Heading2"/>
        <w:rPr>
          <w:rFonts w:ascii="Arial" w:hAnsi="Arial" w:cs="Arial"/>
          <w:color w:val="000000" w:themeColor="text1"/>
          <w:u w:val="single"/>
        </w:rPr>
      </w:pPr>
      <w:bookmarkStart w:id="10" w:name="_Toc138599641"/>
      <w:r w:rsidRPr="00605278">
        <w:rPr>
          <w:rFonts w:ascii="Arial" w:hAnsi="Arial" w:cs="Arial"/>
          <w:color w:val="000000" w:themeColor="text1"/>
          <w:u w:val="single"/>
        </w:rPr>
        <w:lastRenderedPageBreak/>
        <w:t>Supplementary Methods</w:t>
      </w:r>
      <w:bookmarkEnd w:id="10"/>
    </w:p>
    <w:p w14:paraId="6B0A627B" w14:textId="77777777" w:rsidR="00E40025" w:rsidRDefault="00E40025" w:rsidP="00E40025">
      <w:pPr>
        <w:rPr>
          <w:rFonts w:ascii="Arial" w:hAnsi="Arial" w:cs="Arial"/>
          <w:sz w:val="22"/>
          <w:szCs w:val="22"/>
          <w:u w:val="single"/>
        </w:rPr>
      </w:pPr>
    </w:p>
    <w:p w14:paraId="08710BF6" w14:textId="77777777" w:rsidR="00E40025" w:rsidRPr="00605278" w:rsidRDefault="00E40025" w:rsidP="00605278">
      <w:pPr>
        <w:pStyle w:val="Heading3"/>
        <w:rPr>
          <w:rFonts w:ascii="Arial" w:hAnsi="Arial" w:cs="Arial"/>
          <w:color w:val="000000" w:themeColor="text1"/>
          <w:u w:val="single"/>
        </w:rPr>
      </w:pPr>
      <w:bookmarkStart w:id="11" w:name="_Toc138599642"/>
      <w:r w:rsidRPr="00605278">
        <w:rPr>
          <w:rFonts w:ascii="Arial" w:hAnsi="Arial" w:cs="Arial"/>
          <w:color w:val="000000" w:themeColor="text1"/>
          <w:u w:val="single"/>
        </w:rPr>
        <w:t>Local genetic correlation</w:t>
      </w:r>
      <w:bookmarkEnd w:id="11"/>
    </w:p>
    <w:p w14:paraId="73E498D5" w14:textId="77777777" w:rsidR="00E40025" w:rsidRDefault="00E40025" w:rsidP="00E40025">
      <w:pPr>
        <w:rPr>
          <w:rFonts w:ascii="Arial" w:hAnsi="Arial" w:cs="Arial"/>
          <w:sz w:val="22"/>
          <w:szCs w:val="22"/>
        </w:rPr>
      </w:pPr>
      <w:r>
        <w:rPr>
          <w:rFonts w:ascii="Arial" w:hAnsi="Arial" w:cs="Arial"/>
          <w:sz w:val="22"/>
          <w:szCs w:val="22"/>
        </w:rPr>
        <w:tab/>
        <w:t>We performed local genetic correlation analysis using LAVA</w:t>
      </w:r>
      <w:r>
        <w:rPr>
          <w:rFonts w:ascii="Arial" w:hAnsi="Arial" w:cs="Arial"/>
          <w:sz w:val="22"/>
          <w:szCs w:val="22"/>
        </w:rPr>
        <w:fldChar w:fldCharType="begin" w:fldLock="1"/>
      </w:r>
      <w:r>
        <w:rPr>
          <w:rFonts w:ascii="Arial" w:hAnsi="Arial" w:cs="Arial"/>
          <w:sz w:val="22"/>
          <w:szCs w:val="22"/>
        </w:rPr>
        <w:instrText>ADDIN CSL_CITATION {"citationItems":[{"id":"ITEM-1","itemData":{"DOI":"10.1038/s41588-022-01017-y","ISSN":"1546-1718","abstract":"Genetic correlation (rg) analysis is used to identify phenotypes that may have a shared genetic basis. Traditionally, rg is studied globally, considering only the average of the shared signal across the genome, although this approach may fail when the rg is confined to particular genomic regions or in opposing directions at different loci. Current tools for local rg analysis are restricted to analysis of two phenotypes. Here we introduce LAVA, an integrated framework for local rg analysis that, in addition to testing the standard bivariate local rgs between two phenotypes, can evaluate local heritabilities and analyze conditional genetic relations between several phenotypes using partial correlation and multiple regression. Applied to 25 behavioral and health phenotypes, we show considerable heterogeneity in the bivariate local rgs across the genome, which is often masked by the global rg patterns, and demonstrate how our conditional approaches can elucidate more complex, multivariate genetic relations.","author":[{"dropping-particle":"","family":"Werme","given":"Josefin","non-dropping-particle":"","parse-names":false,"suffix":""},{"dropping-particle":"","family":"Sluis","given":"Sophie","non-dropping-particle":"van der","parse-names":false,"suffix":""},{"dropping-particle":"","family":"Posthuma","given":"Danielle","non-dropping-particle":"","parse-names":false,"suffix":""},{"dropping-particle":"","family":"Leeuw","given":"Christiaan A","non-dropping-particle":"de","parse-names":false,"suffix":""}],"container-title":"Nature Genetics","id":"ITEM-1","issue":"3","issued":{"date-parts":[["2022"]]},"page":"274-282","title":"An integrated framework for local genetic correlation analysis","type":"article-journal","volume":"54"},"uris":["http://www.mendeley.com/documents/?uuid=f009153a-7817-47d9-96b9-c9ea1346360e"]}],"mendeley":{"formattedCitation":"&lt;sup&gt;2&lt;/sup&gt;","plainTextFormattedCitation":"2","previouslyFormattedCitation":"&lt;sup&gt;2&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2</w:t>
      </w:r>
      <w:r>
        <w:rPr>
          <w:rFonts w:ascii="Arial" w:hAnsi="Arial" w:cs="Arial"/>
          <w:sz w:val="22"/>
          <w:szCs w:val="22"/>
        </w:rPr>
        <w:fldChar w:fldCharType="end"/>
      </w:r>
      <w:r>
        <w:rPr>
          <w:rFonts w:ascii="Arial" w:hAnsi="Arial" w:cs="Arial"/>
          <w:sz w:val="22"/>
          <w:szCs w:val="22"/>
        </w:rPr>
        <w:t xml:space="preserve"> </w:t>
      </w:r>
      <w:r w:rsidRPr="00915B71">
        <w:rPr>
          <w:rFonts w:ascii="Arial" w:hAnsi="Arial" w:cs="Arial"/>
          <w:sz w:val="22"/>
          <w:szCs w:val="22"/>
        </w:rPr>
        <w:t>(v0.</w:t>
      </w:r>
      <w:r>
        <w:rPr>
          <w:rFonts w:ascii="Arial" w:hAnsi="Arial" w:cs="Arial"/>
          <w:sz w:val="22"/>
          <w:szCs w:val="22"/>
        </w:rPr>
        <w:t>1</w:t>
      </w:r>
      <w:r w:rsidRPr="00915B71">
        <w:rPr>
          <w:rFonts w:ascii="Arial" w:hAnsi="Arial" w:cs="Arial"/>
          <w:sz w:val="22"/>
          <w:szCs w:val="22"/>
        </w:rPr>
        <w:t>.</w:t>
      </w:r>
      <w:r>
        <w:rPr>
          <w:rFonts w:ascii="Arial" w:hAnsi="Arial" w:cs="Arial"/>
          <w:sz w:val="22"/>
          <w:szCs w:val="22"/>
        </w:rPr>
        <w:t>0</w:t>
      </w:r>
      <w:r w:rsidRPr="00915B71">
        <w:rPr>
          <w:rFonts w:ascii="Arial" w:hAnsi="Arial" w:cs="Arial"/>
          <w:sz w:val="22"/>
          <w:szCs w:val="22"/>
        </w:rPr>
        <w:t xml:space="preserve">; GitHub commit 3ad57c85) </w:t>
      </w:r>
      <w:r>
        <w:rPr>
          <w:rFonts w:ascii="Arial" w:hAnsi="Arial" w:cs="Arial"/>
          <w:sz w:val="22"/>
          <w:szCs w:val="22"/>
        </w:rPr>
        <w:t xml:space="preserve">to investigate regions of the genome that could contribute to the differences between the common variant GWAS results from the different phenotypes. </w:t>
      </w:r>
      <w:r w:rsidRPr="00915B71">
        <w:rPr>
          <w:rFonts w:ascii="Arial" w:hAnsi="Arial" w:cs="Arial"/>
          <w:sz w:val="22"/>
          <w:szCs w:val="22"/>
        </w:rPr>
        <w:t>The analyses used a sample overlap estimate (genetic covariance intercept) from the LDSC analyses</w:t>
      </w:r>
      <w:r>
        <w:rPr>
          <w:rFonts w:ascii="Arial" w:hAnsi="Arial" w:cs="Arial"/>
          <w:sz w:val="22"/>
          <w:szCs w:val="22"/>
        </w:rPr>
        <w:t>, all of which were &gt;0.9 between the proxy phenotypes and &lt;0.07 between the proxy phenotypes and PGCALZ2noUKB data</w:t>
      </w:r>
      <w:r w:rsidRPr="00915B71">
        <w:rPr>
          <w:rFonts w:ascii="Arial" w:hAnsi="Arial" w:cs="Arial"/>
          <w:sz w:val="22"/>
          <w:szCs w:val="22"/>
        </w:rPr>
        <w:t xml:space="preserve">. </w:t>
      </w:r>
      <w:r>
        <w:rPr>
          <w:rFonts w:ascii="Arial" w:hAnsi="Arial" w:cs="Arial"/>
          <w:sz w:val="22"/>
          <w:szCs w:val="22"/>
        </w:rPr>
        <w:t>S</w:t>
      </w:r>
      <w:r w:rsidRPr="00915B71">
        <w:rPr>
          <w:rFonts w:ascii="Arial" w:hAnsi="Arial" w:cs="Arial"/>
          <w:sz w:val="22"/>
          <w:szCs w:val="22"/>
        </w:rPr>
        <w:t xml:space="preserve">ample size was </w:t>
      </w:r>
      <w:r>
        <w:rPr>
          <w:rFonts w:ascii="Arial" w:hAnsi="Arial" w:cs="Arial"/>
          <w:sz w:val="22"/>
          <w:szCs w:val="22"/>
        </w:rPr>
        <w:t>defined as N/4 for the proxy phenotypes and the effective sample size was used for the PCGALZ2noUKB data (4/(1/</w:t>
      </w:r>
      <w:proofErr w:type="gramStart"/>
      <w:r>
        <w:rPr>
          <w:rFonts w:ascii="Arial" w:hAnsi="Arial" w:cs="Arial"/>
          <w:sz w:val="22"/>
          <w:szCs w:val="22"/>
        </w:rPr>
        <w:t>N</w:t>
      </w:r>
      <w:r w:rsidRPr="002B5FCC">
        <w:rPr>
          <w:rFonts w:ascii="Arial" w:hAnsi="Arial" w:cs="Arial"/>
          <w:sz w:val="22"/>
          <w:szCs w:val="22"/>
          <w:vertAlign w:val="subscript"/>
        </w:rPr>
        <w:t>cases</w:t>
      </w:r>
      <w:r>
        <w:rPr>
          <w:rFonts w:ascii="Arial" w:hAnsi="Arial" w:cs="Arial"/>
          <w:sz w:val="22"/>
          <w:szCs w:val="22"/>
        </w:rPr>
        <w:t>)+(</w:t>
      </w:r>
      <w:proofErr w:type="gramEnd"/>
      <w:r>
        <w:rPr>
          <w:rFonts w:ascii="Arial" w:hAnsi="Arial" w:cs="Arial"/>
          <w:sz w:val="22"/>
          <w:szCs w:val="22"/>
        </w:rPr>
        <w:t>1/N</w:t>
      </w:r>
      <w:r w:rsidRPr="002B5FCC">
        <w:rPr>
          <w:rFonts w:ascii="Arial" w:hAnsi="Arial" w:cs="Arial"/>
          <w:sz w:val="22"/>
          <w:szCs w:val="22"/>
          <w:vertAlign w:val="subscript"/>
        </w:rPr>
        <w:t>controls</w:t>
      </w:r>
      <w:r>
        <w:rPr>
          <w:rFonts w:ascii="Arial" w:hAnsi="Arial" w:cs="Arial"/>
          <w:sz w:val="22"/>
          <w:szCs w:val="22"/>
        </w:rPr>
        <w:t>))</w:t>
      </w:r>
      <w:r w:rsidRPr="00915B71">
        <w:rPr>
          <w:rFonts w:ascii="Arial" w:hAnsi="Arial" w:cs="Arial"/>
          <w:sz w:val="22"/>
          <w:szCs w:val="22"/>
        </w:rPr>
        <w:t>.</w:t>
      </w:r>
      <w:r>
        <w:rPr>
          <w:rFonts w:ascii="Arial" w:hAnsi="Arial" w:cs="Arial"/>
          <w:sz w:val="22"/>
          <w:szCs w:val="22"/>
        </w:rPr>
        <w:t xml:space="preserve"> The loci boundaries were the same as defined in the original LAVA manuscript</w:t>
      </w:r>
      <w:r>
        <w:rPr>
          <w:rFonts w:ascii="Arial" w:hAnsi="Arial" w:cs="Arial"/>
          <w:sz w:val="22"/>
          <w:szCs w:val="22"/>
        </w:rPr>
        <w:fldChar w:fldCharType="begin" w:fldLock="1"/>
      </w:r>
      <w:r>
        <w:rPr>
          <w:rFonts w:ascii="Arial" w:hAnsi="Arial" w:cs="Arial"/>
          <w:sz w:val="22"/>
          <w:szCs w:val="22"/>
        </w:rPr>
        <w:instrText>ADDIN CSL_CITATION {"citationItems":[{"id":"ITEM-1","itemData":{"DOI":"10.1038/s41588-022-01017-y","ISSN":"1546-1718","abstract":"Genetic correlation (rg) analysis is used to identify phenotypes that may have a shared genetic basis. Traditionally, rg is studied globally, considering only the average of the shared signal across the genome, although this approach may fail when the rg is confined to particular genomic regions or in opposing directions at different loci. Current tools for local rg analysis are restricted to analysis of two phenotypes. Here we introduce LAVA, an integrated framework for local rg analysis that, in addition to testing the standard bivariate local rgs between two phenotypes, can evaluate local heritabilities and analyze conditional genetic relations between several phenotypes using partial correlation and multiple regression. Applied to 25 behavioral and health phenotypes, we show considerable heterogeneity in the bivariate local rgs across the genome, which is often masked by the global rg patterns, and demonstrate how our conditional approaches can elucidate more complex, multivariate genetic relations.","author":[{"dropping-particle":"","family":"Werme","given":"Josefin","non-dropping-particle":"","parse-names":false,"suffix":""},{"dropping-particle":"","family":"Sluis","given":"Sophie","non-dropping-particle":"van der","parse-names":false,"suffix":""},{"dropping-particle":"","family":"Posthuma","given":"Danielle","non-dropping-particle":"","parse-names":false,"suffix":""},{"dropping-particle":"","family":"Leeuw","given":"Christiaan A","non-dropping-particle":"de","parse-names":false,"suffix":""}],"container-title":"Nature Genetics","id":"ITEM-1","issue":"3","issued":{"date-parts":[["2022"]]},"page":"274-282","title":"An integrated framework for local genetic correlation analysis","type":"article-journal","volume":"54"},"uris":["http://www.mendeley.com/documents/?uuid=f009153a-7817-47d9-96b9-c9ea1346360e"]}],"mendeley":{"formattedCitation":"&lt;sup&gt;2&lt;/sup&gt;","plainTextFormattedCitation":"2","previouslyFormattedCitation":"&lt;sup&gt;2&lt;/sup&gt;"},"properties":{"noteIndex":0},"schema":"https://github.com/citation-style-language/schema/raw/master/csl-citation.json"}</w:instrText>
      </w:r>
      <w:r>
        <w:rPr>
          <w:rFonts w:ascii="Arial" w:hAnsi="Arial" w:cs="Arial"/>
          <w:sz w:val="22"/>
          <w:szCs w:val="22"/>
        </w:rPr>
        <w:fldChar w:fldCharType="separate"/>
      </w:r>
      <w:r w:rsidRPr="00695AC2">
        <w:rPr>
          <w:rFonts w:ascii="Arial" w:hAnsi="Arial" w:cs="Arial"/>
          <w:noProof/>
          <w:sz w:val="22"/>
          <w:szCs w:val="22"/>
          <w:vertAlign w:val="superscript"/>
        </w:rPr>
        <w:t>2</w:t>
      </w:r>
      <w:r>
        <w:rPr>
          <w:rFonts w:ascii="Arial" w:hAnsi="Arial" w:cs="Arial"/>
          <w:sz w:val="22"/>
          <w:szCs w:val="22"/>
        </w:rPr>
        <w:fldChar w:fldCharType="end"/>
      </w:r>
      <w:r>
        <w:rPr>
          <w:rFonts w:ascii="Arial" w:hAnsi="Arial" w:cs="Arial"/>
          <w:sz w:val="22"/>
          <w:szCs w:val="22"/>
        </w:rPr>
        <w:t xml:space="preserve"> (</w:t>
      </w:r>
      <w:hyperlink r:id="rId6" w:history="1">
        <w:r w:rsidRPr="0032645A">
          <w:rPr>
            <w:rStyle w:val="Hyperlink"/>
            <w:rFonts w:ascii="Arial" w:hAnsi="Arial" w:cs="Arial"/>
            <w:sz w:val="22"/>
            <w:szCs w:val="22"/>
          </w:rPr>
          <w:t>https://github.com/cadeleeuw/lava-partitioning/blob/main/LAVA_s2500_m25_f1_w200.blocks</w:t>
        </w:r>
      </w:hyperlink>
      <w:r>
        <w:rPr>
          <w:rFonts w:ascii="Arial" w:hAnsi="Arial" w:cs="Arial"/>
          <w:sz w:val="22"/>
          <w:szCs w:val="22"/>
        </w:rPr>
        <w:t xml:space="preserve">). To obtain loci with significant local genetic correlations with the Jansen results, we only looked at loci with nominal (P&lt;0.05) heritability in the Jansen results. Then we identified </w:t>
      </w:r>
      <w:r w:rsidRPr="00B463D0">
        <w:rPr>
          <w:rFonts w:ascii="Arial" w:hAnsi="Arial" w:cs="Arial"/>
          <w:sz w:val="22"/>
          <w:szCs w:val="22"/>
        </w:rPr>
        <w:t xml:space="preserve">3437 </w:t>
      </w:r>
      <w:r>
        <w:rPr>
          <w:rFonts w:ascii="Arial" w:hAnsi="Arial" w:cs="Arial"/>
          <w:sz w:val="22"/>
          <w:szCs w:val="22"/>
        </w:rPr>
        <w:t xml:space="preserve">loci-phenotype pairs that had nominal heritability which could be used to calculate genetic correlations. Genetic correlations were considered significant if the P-values were lower than the Bonferroni correction threshold after correcting for </w:t>
      </w:r>
      <w:r w:rsidRPr="00B463D0">
        <w:rPr>
          <w:rFonts w:ascii="Arial" w:hAnsi="Arial" w:cs="Arial"/>
          <w:sz w:val="22"/>
          <w:szCs w:val="22"/>
        </w:rPr>
        <w:t xml:space="preserve">3437 </w:t>
      </w:r>
      <w:r>
        <w:rPr>
          <w:rFonts w:ascii="Arial" w:hAnsi="Arial" w:cs="Arial"/>
          <w:sz w:val="22"/>
          <w:szCs w:val="22"/>
        </w:rPr>
        <w:t>tests (</w:t>
      </w:r>
      <w:r w:rsidRPr="00840020">
        <w:rPr>
          <w:rFonts w:ascii="Arial" w:hAnsi="Arial" w:cs="Arial"/>
          <w:sz w:val="22"/>
          <w:szCs w:val="22"/>
        </w:rPr>
        <w:t>0.05/</w:t>
      </w:r>
      <w:r w:rsidRPr="00B463D0">
        <w:rPr>
          <w:rFonts w:ascii="Arial" w:hAnsi="Arial" w:cs="Arial"/>
          <w:sz w:val="22"/>
          <w:szCs w:val="22"/>
        </w:rPr>
        <w:t xml:space="preserve">3437 </w:t>
      </w:r>
      <w:r w:rsidRPr="00840020">
        <w:rPr>
          <w:rFonts w:ascii="Arial" w:hAnsi="Arial" w:cs="Arial"/>
          <w:sz w:val="22"/>
          <w:szCs w:val="22"/>
        </w:rPr>
        <w:t>=1.4</w:t>
      </w:r>
      <w:r>
        <w:rPr>
          <w:rFonts w:ascii="Arial" w:hAnsi="Arial" w:cs="Arial"/>
          <w:sz w:val="22"/>
          <w:szCs w:val="22"/>
        </w:rPr>
        <w:t>5x10</w:t>
      </w:r>
      <w:r w:rsidRPr="00840020">
        <w:rPr>
          <w:rFonts w:ascii="Arial" w:hAnsi="Arial" w:cs="Arial"/>
          <w:sz w:val="22"/>
          <w:szCs w:val="22"/>
          <w:vertAlign w:val="superscript"/>
        </w:rPr>
        <w:t>-5</w:t>
      </w:r>
      <w:r>
        <w:rPr>
          <w:rFonts w:ascii="Arial" w:hAnsi="Arial" w:cs="Arial"/>
          <w:sz w:val="22"/>
          <w:szCs w:val="22"/>
        </w:rPr>
        <w:t>). The 37 loci with significant local genetic correlations between the Jansen and other phenotypes were then used for local genetic correlation analysis between the proxy data and the PGCALZ2noUKB data.</w:t>
      </w:r>
    </w:p>
    <w:p w14:paraId="23C813A0" w14:textId="77777777" w:rsidR="00E40025" w:rsidRDefault="00E40025" w:rsidP="00E40025">
      <w:pPr>
        <w:rPr>
          <w:rFonts w:ascii="Arial" w:hAnsi="Arial" w:cs="Arial"/>
          <w:sz w:val="22"/>
          <w:szCs w:val="22"/>
        </w:rPr>
      </w:pPr>
    </w:p>
    <w:p w14:paraId="4DA5987F" w14:textId="77777777" w:rsidR="00E40025" w:rsidRPr="00605278" w:rsidRDefault="00E40025" w:rsidP="00605278">
      <w:pPr>
        <w:pStyle w:val="Heading3"/>
        <w:rPr>
          <w:rFonts w:ascii="Arial" w:hAnsi="Arial" w:cs="Arial"/>
          <w:color w:val="000000" w:themeColor="text1"/>
          <w:u w:val="single"/>
        </w:rPr>
      </w:pPr>
      <w:bookmarkStart w:id="12" w:name="_Toc138599643"/>
      <w:r w:rsidRPr="00605278">
        <w:rPr>
          <w:rFonts w:ascii="Arial" w:hAnsi="Arial" w:cs="Arial"/>
          <w:color w:val="000000" w:themeColor="text1"/>
          <w:u w:val="single"/>
        </w:rPr>
        <w:t>Calculated effect sizes comparison to clinical AD effect sizes</w:t>
      </w:r>
      <w:bookmarkEnd w:id="12"/>
    </w:p>
    <w:p w14:paraId="64D822E4" w14:textId="77777777" w:rsidR="00E40025" w:rsidRDefault="00E40025" w:rsidP="00E40025">
      <w:pPr>
        <w:ind w:firstLine="720"/>
        <w:rPr>
          <w:rFonts w:ascii="Arial" w:hAnsi="Arial" w:cs="Arial"/>
          <w:sz w:val="22"/>
          <w:szCs w:val="22"/>
        </w:rPr>
      </w:pPr>
      <w:r>
        <w:rPr>
          <w:rFonts w:ascii="Arial" w:hAnsi="Arial" w:cs="Arial"/>
          <w:sz w:val="22"/>
          <w:szCs w:val="22"/>
        </w:rPr>
        <w:t xml:space="preserve">The effect sizes of the significant variants in each of the proxy GWAS results were compared to the effect sizes of significant variants in the Kunkle </w:t>
      </w:r>
      <w:r w:rsidRPr="00EC44CB">
        <w:rPr>
          <w:rFonts w:ascii="Arial" w:hAnsi="Arial" w:cs="Arial"/>
          <w:i/>
          <w:sz w:val="22"/>
          <w:szCs w:val="22"/>
        </w:rPr>
        <w:t>et al.</w:t>
      </w:r>
      <w:r>
        <w:rPr>
          <w:rFonts w:ascii="Arial" w:hAnsi="Arial" w:cs="Arial"/>
          <w:sz w:val="22"/>
          <w:szCs w:val="22"/>
        </w:rPr>
        <w:t xml:space="preserve"> (2019)</w:t>
      </w:r>
      <w:r>
        <w:rPr>
          <w:rFonts w:ascii="Arial" w:hAnsi="Arial" w:cs="Arial"/>
          <w:sz w:val="22"/>
          <w:szCs w:val="22"/>
        </w:rPr>
        <w:fldChar w:fldCharType="begin" w:fldLock="1"/>
      </w:r>
      <w:r>
        <w:rPr>
          <w:rFonts w:ascii="Arial" w:hAnsi="Arial" w:cs="Arial"/>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5&lt;/sup&gt;","plainTextFormattedCitation":"5","previouslyFormattedCitation":"&lt;sup&gt;5&lt;/sup&gt;"},"properties":{"noteIndex":0},"schema":"https://github.com/citation-style-language/schema/raw/master/csl-citation.json"}</w:instrText>
      </w:r>
      <w:r>
        <w:rPr>
          <w:rFonts w:ascii="Arial" w:hAnsi="Arial" w:cs="Arial"/>
          <w:sz w:val="22"/>
          <w:szCs w:val="22"/>
        </w:rPr>
        <w:fldChar w:fldCharType="separate"/>
      </w:r>
      <w:r w:rsidRPr="000D4292">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Stage 1 results only) and PGCALZ2noUKB data. Only variants that were significant in both of the datasets in the pairwise comparison were kept. A line of best fit was estimated using the lm() function in R v4.1.3</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R Core Team","given":"","non-dropping-particle":"","parse-names":false,"suffix":""}],"container-title":"R Foundation for Statistical Computing","id":"ITEM-1","issued":{"date-parts":[["2017"]]},"title":"R: A Language and Environment for Statistical Computing","type":"article"},"uris":["http://www.mendeley.com/documents/?uuid=fe7d0d2a-7634-4bb1-884e-d031fffdd129"]}],"mendeley":{"formattedCitation":"&lt;sup&gt;11&lt;/sup&gt;","plainTextFormattedCitation":"11","previouslyFormattedCitation":"&lt;sup&gt;10&lt;/sup&gt;"},"properties":{"noteIndex":0},"schema":"https://github.com/citation-style-language/schema/raw/master/csl-citation.json"}</w:instrText>
      </w:r>
      <w:r>
        <w:rPr>
          <w:rFonts w:ascii="Arial" w:hAnsi="Arial" w:cs="Arial"/>
          <w:sz w:val="22"/>
          <w:szCs w:val="22"/>
        </w:rPr>
        <w:fldChar w:fldCharType="separate"/>
      </w:r>
      <w:r w:rsidRPr="0084540C">
        <w:rPr>
          <w:rFonts w:ascii="Arial" w:hAnsi="Arial" w:cs="Arial"/>
          <w:noProof/>
          <w:sz w:val="22"/>
          <w:szCs w:val="22"/>
          <w:vertAlign w:val="superscript"/>
        </w:rPr>
        <w:t>11</w:t>
      </w:r>
      <w:r>
        <w:rPr>
          <w:rFonts w:ascii="Arial" w:hAnsi="Arial" w:cs="Arial"/>
          <w:sz w:val="22"/>
          <w:szCs w:val="22"/>
        </w:rPr>
        <w:fldChar w:fldCharType="end"/>
      </w:r>
      <w:r>
        <w:rPr>
          <w:rFonts w:ascii="Arial" w:hAnsi="Arial" w:cs="Arial"/>
          <w:sz w:val="22"/>
          <w:szCs w:val="22"/>
        </w:rPr>
        <w:t xml:space="preserve"> and the slope was used to compare the effect size scaling.</w:t>
      </w:r>
    </w:p>
    <w:p w14:paraId="52BF6E1A" w14:textId="77777777" w:rsidR="00E40025" w:rsidRDefault="00E40025" w:rsidP="00E40025">
      <w:pPr>
        <w:rPr>
          <w:rFonts w:ascii="Arial" w:hAnsi="Arial" w:cs="Arial"/>
          <w:sz w:val="22"/>
          <w:szCs w:val="22"/>
        </w:rPr>
      </w:pPr>
    </w:p>
    <w:p w14:paraId="5EFF6434" w14:textId="618646BA" w:rsidR="00CB05AC" w:rsidRPr="00225213" w:rsidRDefault="00E40025" w:rsidP="00225213">
      <w:pPr>
        <w:rPr>
          <w:rFonts w:ascii="Arial" w:eastAsiaTheme="majorEastAsia" w:hAnsi="Arial" w:cs="Arial"/>
          <w:color w:val="000000" w:themeColor="text1"/>
          <w:sz w:val="32"/>
          <w:szCs w:val="32"/>
          <w:u w:val="single"/>
        </w:rPr>
      </w:pPr>
      <w:r>
        <w:rPr>
          <w:rFonts w:ascii="Arial" w:hAnsi="Arial" w:cs="Arial"/>
          <w:color w:val="000000" w:themeColor="text1"/>
          <w:u w:val="single"/>
        </w:rPr>
        <w:br w:type="page"/>
      </w:r>
    </w:p>
    <w:p w14:paraId="04F10C05" w14:textId="7D05B251" w:rsidR="001130AF" w:rsidRPr="00225213" w:rsidRDefault="001130AF" w:rsidP="00225213">
      <w:pPr>
        <w:pStyle w:val="Heading2"/>
        <w:rPr>
          <w:rFonts w:ascii="Arial" w:hAnsi="Arial" w:cs="Arial"/>
          <w:color w:val="000000" w:themeColor="text1"/>
          <w:sz w:val="32"/>
          <w:szCs w:val="32"/>
          <w:u w:val="single"/>
        </w:rPr>
      </w:pPr>
      <w:bookmarkStart w:id="13" w:name="_Toc138599644"/>
      <w:r w:rsidRPr="00225213">
        <w:rPr>
          <w:rFonts w:ascii="Arial" w:hAnsi="Arial" w:cs="Arial"/>
          <w:color w:val="000000" w:themeColor="text1"/>
          <w:u w:val="single"/>
        </w:rPr>
        <w:lastRenderedPageBreak/>
        <w:t>Supplementary Figures</w:t>
      </w:r>
      <w:bookmarkEnd w:id="13"/>
    </w:p>
    <w:p w14:paraId="2E66D37D" w14:textId="77777777" w:rsidR="001130AF" w:rsidRDefault="001130AF" w:rsidP="001130AF">
      <w:pPr>
        <w:rPr>
          <w:rFonts w:ascii="Arial" w:hAnsi="Arial" w:cs="Arial"/>
          <w:sz w:val="22"/>
          <w:szCs w:val="22"/>
        </w:rPr>
      </w:pPr>
    </w:p>
    <w:p w14:paraId="39CC3AAD" w14:textId="3EF87122" w:rsidR="001130AF" w:rsidRDefault="00655B6A" w:rsidP="001130AF">
      <w:pPr>
        <w:keepNext/>
      </w:pPr>
      <w:r>
        <w:rPr>
          <w:noProof/>
        </w:rPr>
        <w:drawing>
          <wp:inline distT="0" distB="0" distL="0" distR="0" wp14:anchorId="5C18E94F" wp14:editId="6693B4F4">
            <wp:extent cx="5727700" cy="45542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proxyPhenotypeCo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4554220"/>
                    </a:xfrm>
                    <a:prstGeom prst="rect">
                      <a:avLst/>
                    </a:prstGeom>
                  </pic:spPr>
                </pic:pic>
              </a:graphicData>
            </a:graphic>
          </wp:inline>
        </w:drawing>
      </w:r>
    </w:p>
    <w:p w14:paraId="6AF3D7A3" w14:textId="24168751" w:rsidR="001130AF" w:rsidRDefault="001130AF" w:rsidP="001130AF">
      <w:pPr>
        <w:pStyle w:val="Caption"/>
        <w:rPr>
          <w:rFonts w:ascii="Arial" w:hAnsi="Arial" w:cs="Arial"/>
          <w:sz w:val="22"/>
          <w:szCs w:val="22"/>
        </w:rPr>
      </w:pPr>
      <w:r>
        <w:t xml:space="preserve">Supplementary </w:t>
      </w:r>
      <w:r w:rsidR="009E651E">
        <w:t>Figure 4.</w:t>
      </w:r>
      <w:r>
        <w:t>1: The phenotype level correlation between the phenotypes used in this study shows that the Maternal and Paternal phenotypes are the least similar and phenotypes which used both maternal and paternal case status in the phenotype definition are very highly correlated. Correlation estimates between binary phenotypes (CaseControl, Maternal, and Paternal) were tetrachoric, correlation estimates between (pseudo) continuous phenotypes (Jansen, LTFH69, LTFHplus69) were Pearson correlations, and correlation estimates between (pseudo) continuous and binary phenotypes were biserial.</w:t>
      </w:r>
    </w:p>
    <w:p w14:paraId="7676F329" w14:textId="77777777" w:rsidR="004A2B4B" w:rsidRDefault="004A2B4B" w:rsidP="004A2B4B">
      <w:pPr>
        <w:keepNext/>
      </w:pPr>
      <w:r>
        <w:rPr>
          <w:rFonts w:ascii="Arial" w:hAnsi="Arial" w:cs="Arial"/>
          <w:noProof/>
          <w:sz w:val="22"/>
          <w:szCs w:val="22"/>
        </w:rPr>
        <w:lastRenderedPageBreak/>
        <w:drawing>
          <wp:inline distT="0" distB="0" distL="0" distR="0" wp14:anchorId="76F1A004" wp14:editId="2E94A162">
            <wp:extent cx="5727700" cy="457644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DSCgeneticCorrelationsCombin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576445"/>
                    </a:xfrm>
                    <a:prstGeom prst="rect">
                      <a:avLst/>
                    </a:prstGeom>
                  </pic:spPr>
                </pic:pic>
              </a:graphicData>
            </a:graphic>
          </wp:inline>
        </w:drawing>
      </w:r>
    </w:p>
    <w:p w14:paraId="27A46B6C" w14:textId="5581D380" w:rsidR="001130AF" w:rsidRDefault="004A2B4B" w:rsidP="004A2B4B">
      <w:pPr>
        <w:pStyle w:val="Caption"/>
        <w:rPr>
          <w:rFonts w:ascii="Arial" w:hAnsi="Arial" w:cs="Arial"/>
          <w:sz w:val="22"/>
          <w:szCs w:val="22"/>
        </w:rPr>
      </w:pPr>
      <w:r>
        <w:t xml:space="preserve">Supplementary </w:t>
      </w:r>
      <w:r w:rsidR="009E651E">
        <w:t>Figure 4.</w:t>
      </w:r>
      <w:r>
        <w:t>2: The genetic correlations between the proxy AD/dementia GWAS results and the PGCALZ2noUKB data and the genetic correlations between the proxy AD/dementia GWAS results highlight the similarity between the proxy phenotypes and the proxy phenotypes and the clinical AD GWAS (PGCALZ2noUKB). Results with and without the larger APOE region (GRCh37: 19:40,000,000-50,000,000) are reported.</w:t>
      </w:r>
      <w:r w:rsidRPr="007E640A">
        <w:t xml:space="preserve"> </w:t>
      </w:r>
      <w:r>
        <w:t>The error bars represent the 95% confidence intervals.</w:t>
      </w:r>
    </w:p>
    <w:p w14:paraId="69B9D497" w14:textId="77777777" w:rsidR="001130AF" w:rsidRDefault="001130AF" w:rsidP="001130AF">
      <w:pPr>
        <w:keepNext/>
        <w:jc w:val="center"/>
      </w:pPr>
      <w:r>
        <w:rPr>
          <w:rFonts w:ascii="Arial" w:hAnsi="Arial" w:cs="Arial"/>
          <w:noProof/>
          <w:sz w:val="22"/>
          <w:szCs w:val="22"/>
        </w:rPr>
        <w:lastRenderedPageBreak/>
        <w:drawing>
          <wp:inline distT="0" distB="0" distL="0" distR="0" wp14:anchorId="0D2619B8" wp14:editId="09B560F1">
            <wp:extent cx="2266950" cy="2266950"/>
            <wp:effectExtent l="0" t="0" r="635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aJansenobsPvMetaJansenP.png"/>
                    <pic:cNvPicPr/>
                  </pic:nvPicPr>
                  <pic:blipFill>
                    <a:blip r:embed="rId9">
                      <a:extLst>
                        <a:ext uri="{28A0092B-C50C-407E-A947-70E740481C1C}">
                          <a14:useLocalDpi xmlns:a14="http://schemas.microsoft.com/office/drawing/2010/main" val="0"/>
                        </a:ext>
                      </a:extLst>
                    </a:blip>
                    <a:stretch>
                      <a:fillRect/>
                    </a:stretch>
                  </pic:blipFill>
                  <pic:spPr>
                    <a:xfrm>
                      <a:off x="0" y="0"/>
                      <a:ext cx="2266950" cy="2266950"/>
                    </a:xfrm>
                    <a:prstGeom prst="rect">
                      <a:avLst/>
                    </a:prstGeom>
                  </pic:spPr>
                </pic:pic>
              </a:graphicData>
            </a:graphic>
          </wp:inline>
        </w:drawing>
      </w:r>
      <w:r>
        <w:rPr>
          <w:rFonts w:ascii="Arial" w:hAnsi="Arial" w:cs="Arial"/>
          <w:noProof/>
          <w:sz w:val="22"/>
          <w:szCs w:val="22"/>
        </w:rPr>
        <w:drawing>
          <wp:inline distT="0" distB="0" distL="0" distR="0" wp14:anchorId="0E54C0C4" wp14:editId="6473D00E">
            <wp:extent cx="2268000" cy="2268000"/>
            <wp:effectExtent l="0" t="0" r="571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aLTFH69obsPvMetaLTFH69P.png"/>
                    <pic:cNvPicPr/>
                  </pic:nvPicPr>
                  <pic:blipFill>
                    <a:blip r:embed="rId10">
                      <a:extLst>
                        <a:ext uri="{28A0092B-C50C-407E-A947-70E740481C1C}">
                          <a14:useLocalDpi xmlns:a14="http://schemas.microsoft.com/office/drawing/2010/main" val="0"/>
                        </a:ext>
                      </a:extLst>
                    </a:blip>
                    <a:stretch>
                      <a:fillRect/>
                    </a:stretch>
                  </pic:blipFill>
                  <pic:spPr>
                    <a:xfrm>
                      <a:off x="0" y="0"/>
                      <a:ext cx="2268000" cy="2268000"/>
                    </a:xfrm>
                    <a:prstGeom prst="rect">
                      <a:avLst/>
                    </a:prstGeom>
                  </pic:spPr>
                </pic:pic>
              </a:graphicData>
            </a:graphic>
          </wp:inline>
        </w:drawing>
      </w:r>
    </w:p>
    <w:p w14:paraId="191D9434" w14:textId="77777777" w:rsidR="001130AF" w:rsidRDefault="001130AF" w:rsidP="001130AF">
      <w:pPr>
        <w:keepNext/>
        <w:jc w:val="center"/>
      </w:pPr>
      <w:r>
        <w:rPr>
          <w:rFonts w:ascii="Arial" w:hAnsi="Arial" w:cs="Arial"/>
          <w:noProof/>
          <w:sz w:val="22"/>
          <w:szCs w:val="22"/>
        </w:rPr>
        <w:drawing>
          <wp:inline distT="0" distB="0" distL="0" distR="0" wp14:anchorId="4A019369" wp14:editId="3980F352">
            <wp:extent cx="2268000" cy="2268000"/>
            <wp:effectExtent l="0" t="0" r="571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taLTFHplus69obsPvMetaLTFHplus69P.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2268000"/>
                    </a:xfrm>
                    <a:prstGeom prst="rect">
                      <a:avLst/>
                    </a:prstGeom>
                  </pic:spPr>
                </pic:pic>
              </a:graphicData>
            </a:graphic>
          </wp:inline>
        </w:drawing>
      </w:r>
    </w:p>
    <w:p w14:paraId="616A43DE" w14:textId="207CE473" w:rsidR="004A2B4B" w:rsidRPr="00B1031F" w:rsidRDefault="001130AF" w:rsidP="00B1031F">
      <w:pPr>
        <w:pStyle w:val="Caption"/>
        <w:rPr>
          <w:color w:val="auto"/>
          <w:sz w:val="24"/>
          <w:szCs w:val="24"/>
        </w:rPr>
      </w:pPr>
      <w:r>
        <w:t xml:space="preserve">Supplementary </w:t>
      </w:r>
      <w:r w:rsidR="009E651E">
        <w:t>Figure 4.</w:t>
      </w:r>
      <w:r>
        <w:t>3: The -log10 P-values of the inverse-variance and sample size weighted meta-analysis of the Jansen+PGC, LTFH69+PGC, and LTFHplus69+PGC meta-analyses shows almost perfect concordance between the two meta-analysis approaches. The line represents the identity line.</w:t>
      </w:r>
    </w:p>
    <w:p w14:paraId="55FFAF45" w14:textId="77777777" w:rsidR="001130AF" w:rsidRDefault="001130AF" w:rsidP="001130AF">
      <w:pPr>
        <w:keepNext/>
        <w:jc w:val="center"/>
      </w:pPr>
      <w:r>
        <w:rPr>
          <w:noProof/>
        </w:rPr>
        <w:lastRenderedPageBreak/>
        <w:drawing>
          <wp:inline distT="0" distB="0" distL="0" distR="0" wp14:anchorId="230351E7" wp14:editId="5169DED6">
            <wp:extent cx="5727700" cy="82683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henotype_InfoUsed.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8268335"/>
                    </a:xfrm>
                    <a:prstGeom prst="rect">
                      <a:avLst/>
                    </a:prstGeom>
                  </pic:spPr>
                </pic:pic>
              </a:graphicData>
            </a:graphic>
          </wp:inline>
        </w:drawing>
      </w:r>
    </w:p>
    <w:p w14:paraId="4CF3CEFF" w14:textId="3D962F74" w:rsidR="001130AF" w:rsidRDefault="001130AF" w:rsidP="001130AF">
      <w:pPr>
        <w:pStyle w:val="Caption"/>
      </w:pPr>
      <w:r>
        <w:t xml:space="preserve">Supplementary </w:t>
      </w:r>
      <w:r w:rsidR="009E651E">
        <w:t>Figure 4.</w:t>
      </w:r>
      <w:r w:rsidR="00074DCE">
        <w:t>4</w:t>
      </w:r>
      <w:r>
        <w:t>: The information used to create each of the five phenotypes used in this study</w:t>
      </w:r>
      <w:r w:rsidR="00E141AA">
        <w:t xml:space="preserve"> highlights that the LTFHplus69 phenotype requires the most information.</w:t>
      </w:r>
    </w:p>
    <w:p w14:paraId="298DE4AD" w14:textId="6D940A3A" w:rsidR="00B1031F" w:rsidRDefault="00B1031F" w:rsidP="00B1031F"/>
    <w:p w14:paraId="63595286" w14:textId="7B3AE98D" w:rsidR="00B33D43" w:rsidRDefault="006F10B4" w:rsidP="00B1031F">
      <w:r>
        <w:rPr>
          <w:rFonts w:ascii="Arial" w:hAnsi="Arial" w:cs="Arial"/>
          <w:noProof/>
          <w:sz w:val="22"/>
          <w:szCs w:val="22"/>
          <w:u w:val="single"/>
        </w:rPr>
        <w:lastRenderedPageBreak/>
        <mc:AlternateContent>
          <mc:Choice Requires="wps">
            <w:drawing>
              <wp:anchor distT="0" distB="0" distL="114300" distR="114300" simplePos="0" relativeHeight="251675648" behindDoc="0" locked="0" layoutInCell="1" allowOverlap="1" wp14:anchorId="74690B97" wp14:editId="2B8AF459">
                <wp:simplePos x="0" y="0"/>
                <wp:positionH relativeFrom="column">
                  <wp:posOffset>-123265</wp:posOffset>
                </wp:positionH>
                <wp:positionV relativeFrom="paragraph">
                  <wp:posOffset>2065468</wp:posOffset>
                </wp:positionV>
                <wp:extent cx="404037" cy="404037"/>
                <wp:effectExtent l="0" t="0" r="2540" b="2540"/>
                <wp:wrapNone/>
                <wp:docPr id="41" name="Text Box 41"/>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740868A7" w14:textId="28C95B19" w:rsidR="006F10B4" w:rsidRPr="00A01AC8" w:rsidRDefault="006F10B4" w:rsidP="006F10B4">
                            <w:pPr>
                              <w:rPr>
                                <w:rFonts w:ascii="Arial" w:hAnsi="Arial" w:cs="Arial"/>
                                <w:sz w:val="36"/>
                                <w:szCs w:val="36"/>
                              </w:rPr>
                            </w:pPr>
                            <w:r>
                              <w:rPr>
                                <w:rFonts w:ascii="Arial" w:hAnsi="Arial" w:cs="Arial"/>
                                <w:sz w:val="36"/>
                                <w:szCs w:val="36"/>
                              </w:rPr>
                              <w:t>c</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690B97" id="_x0000_t202" coordsize="21600,21600" o:spt="202" path="m,l,21600r21600,l21600,xe">
                <v:stroke joinstyle="miter"/>
                <v:path gradientshapeok="t" o:connecttype="rect"/>
              </v:shapetype>
              <v:shape id="Text Box 41" o:spid="_x0000_s1026" type="#_x0000_t202" style="position:absolute;margin-left:-9.7pt;margin-top:162.65pt;width:31.8pt;height:3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" fillcolor="white [3201]" stroked="f" strokeweight=".5pt">
                <v:textbox>
                  <w:txbxContent>
                    <w:p w14:paraId="740868A7" w14:textId="28C95B19" w:rsidR="006F10B4" w:rsidRPr="00A01AC8" w:rsidRDefault="006F10B4" w:rsidP="006F10B4">
                      <w:pPr>
                        <w:rPr>
                          <w:rFonts w:ascii="Arial" w:hAnsi="Arial" w:cs="Arial"/>
                          <w:sz w:val="36"/>
                          <w:szCs w:val="36"/>
                        </w:rPr>
                      </w:pPr>
                      <w:r>
                        <w:rPr>
                          <w:rFonts w:ascii="Arial" w:hAnsi="Arial" w:cs="Arial"/>
                          <w:sz w:val="36"/>
                          <w:szCs w:val="36"/>
                        </w:rPr>
                        <w:t>c</w:t>
                      </w:r>
                      <w:r w:rsidRPr="00A01AC8">
                        <w:rPr>
                          <w:rFonts w:ascii="Arial" w:hAnsi="Arial" w:cs="Arial"/>
                          <w:sz w:val="36"/>
                          <w:szCs w:val="36"/>
                        </w:rPr>
                        <w:t>)</w:t>
                      </w:r>
                    </w:p>
                  </w:txbxContent>
                </v:textbox>
              </v:shape>
            </w:pict>
          </mc:Fallback>
        </mc:AlternateContent>
      </w:r>
      <w:r w:rsidR="00B33D43">
        <w:rPr>
          <w:rFonts w:ascii="Arial" w:hAnsi="Arial" w:cs="Arial"/>
          <w:noProof/>
          <w:sz w:val="22"/>
          <w:szCs w:val="22"/>
          <w:u w:val="single"/>
        </w:rPr>
        <mc:AlternateContent>
          <mc:Choice Requires="wps">
            <w:drawing>
              <wp:anchor distT="0" distB="0" distL="114300" distR="114300" simplePos="0" relativeHeight="251673600" behindDoc="0" locked="0" layoutInCell="1" allowOverlap="1" wp14:anchorId="30B13144" wp14:editId="3883C24A">
                <wp:simplePos x="0" y="0"/>
                <wp:positionH relativeFrom="column">
                  <wp:posOffset>2690532</wp:posOffset>
                </wp:positionH>
                <wp:positionV relativeFrom="paragraph">
                  <wp:posOffset>-170180</wp:posOffset>
                </wp:positionV>
                <wp:extent cx="404037" cy="404037"/>
                <wp:effectExtent l="0" t="0" r="2540" b="2540"/>
                <wp:wrapNone/>
                <wp:docPr id="40" name="Text Box 40"/>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29C916D9" w14:textId="40E4932C" w:rsidR="00B33D43" w:rsidRPr="00A01AC8" w:rsidRDefault="00B33D43" w:rsidP="00B33D43">
                            <w:pPr>
                              <w:rPr>
                                <w:rFonts w:ascii="Arial" w:hAnsi="Arial" w:cs="Arial"/>
                                <w:sz w:val="36"/>
                                <w:szCs w:val="36"/>
                              </w:rPr>
                            </w:pPr>
                            <w:r>
                              <w:rPr>
                                <w:rFonts w:ascii="Arial" w:hAnsi="Arial" w:cs="Arial"/>
                                <w:sz w:val="36"/>
                                <w:szCs w:val="36"/>
                              </w:rPr>
                              <w:t>b</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13144" id="Text Box 40" o:spid="_x0000_s1027" type="#_x0000_t202" style="position:absolute;margin-left:211.85pt;margin-top:-13.4pt;width:31.8pt;height:3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" fillcolor="white [3201]" stroked="f" strokeweight=".5pt">
                <v:textbox>
                  <w:txbxContent>
                    <w:p w14:paraId="29C916D9" w14:textId="40E4932C" w:rsidR="00B33D43" w:rsidRPr="00A01AC8" w:rsidRDefault="00B33D43" w:rsidP="00B33D43">
                      <w:pPr>
                        <w:rPr>
                          <w:rFonts w:ascii="Arial" w:hAnsi="Arial" w:cs="Arial"/>
                          <w:sz w:val="36"/>
                          <w:szCs w:val="36"/>
                        </w:rPr>
                      </w:pPr>
                      <w:r>
                        <w:rPr>
                          <w:rFonts w:ascii="Arial" w:hAnsi="Arial" w:cs="Arial"/>
                          <w:sz w:val="36"/>
                          <w:szCs w:val="36"/>
                        </w:rPr>
                        <w:t>b</w:t>
                      </w:r>
                      <w:r w:rsidRPr="00A01AC8">
                        <w:rPr>
                          <w:rFonts w:ascii="Arial" w:hAnsi="Arial" w:cs="Arial"/>
                          <w:sz w:val="36"/>
                          <w:szCs w:val="36"/>
                        </w:rPr>
                        <w:t>)</w:t>
                      </w:r>
                    </w:p>
                  </w:txbxContent>
                </v:textbox>
              </v:shape>
            </w:pict>
          </mc:Fallback>
        </mc:AlternateContent>
      </w:r>
      <w:r w:rsidR="00B33D43">
        <w:rPr>
          <w:rFonts w:ascii="Arial" w:hAnsi="Arial" w:cs="Arial"/>
          <w:noProof/>
          <w:sz w:val="22"/>
          <w:szCs w:val="22"/>
          <w:u w:val="single"/>
        </w:rPr>
        <mc:AlternateContent>
          <mc:Choice Requires="wps">
            <w:drawing>
              <wp:anchor distT="0" distB="0" distL="114300" distR="114300" simplePos="0" relativeHeight="251671552" behindDoc="0" locked="0" layoutInCell="1" allowOverlap="1" wp14:anchorId="4780013C" wp14:editId="49069325">
                <wp:simplePos x="0" y="0"/>
                <wp:positionH relativeFrom="column">
                  <wp:posOffset>-164017</wp:posOffset>
                </wp:positionH>
                <wp:positionV relativeFrom="paragraph">
                  <wp:posOffset>-170777</wp:posOffset>
                </wp:positionV>
                <wp:extent cx="404037" cy="404037"/>
                <wp:effectExtent l="0" t="0" r="2540" b="2540"/>
                <wp:wrapNone/>
                <wp:docPr id="39" name="Text Box 39"/>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047FE9AA" w14:textId="77777777" w:rsidR="00B33D43" w:rsidRPr="00A01AC8" w:rsidRDefault="00B33D43" w:rsidP="00B33D43">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0013C" id="Text Box 39" o:spid="_x0000_s1028" type="#_x0000_t202" style="position:absolute;margin-left:-12.9pt;margin-top:-13.45pt;width:31.8pt;height:3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" fillcolor="white [3201]" stroked="f" strokeweight=".5pt">
                <v:textbox>
                  <w:txbxContent>
                    <w:p w14:paraId="047FE9AA" w14:textId="77777777" w:rsidR="00B33D43" w:rsidRPr="00A01AC8" w:rsidRDefault="00B33D43" w:rsidP="00B33D43">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v:textbox>
              </v:shape>
            </w:pict>
          </mc:Fallback>
        </mc:AlternateContent>
      </w:r>
      <w:r w:rsidR="00EF40A9">
        <w:rPr>
          <w:noProof/>
          <w:sz w:val="16"/>
          <w:szCs w:val="16"/>
        </w:rPr>
        <w:drawing>
          <wp:inline distT="0" distB="0" distL="0" distR="0" wp14:anchorId="1E1ECDD8" wp14:editId="42B31B96">
            <wp:extent cx="5727700" cy="456247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mbinedLAVA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562475"/>
                    </a:xfrm>
                    <a:prstGeom prst="rect">
                      <a:avLst/>
                    </a:prstGeom>
                  </pic:spPr>
                </pic:pic>
              </a:graphicData>
            </a:graphic>
          </wp:inline>
        </w:drawing>
      </w:r>
    </w:p>
    <w:p w14:paraId="4529844F" w14:textId="3B5D6996" w:rsidR="00B1031F" w:rsidRDefault="00B1031F" w:rsidP="00B1031F">
      <w:pPr>
        <w:pStyle w:val="Caption"/>
        <w:rPr>
          <w:rFonts w:ascii="Arial" w:hAnsi="Arial" w:cs="Arial"/>
          <w:sz w:val="22"/>
          <w:szCs w:val="22"/>
        </w:rPr>
      </w:pPr>
      <w:r>
        <w:t xml:space="preserve">Supplementary </w:t>
      </w:r>
      <w:r w:rsidR="009E651E">
        <w:t>Figure 4.</w:t>
      </w:r>
      <w:r>
        <w:t xml:space="preserve">5: A) The P-values of the local heritability of regions with nominal (P&lt;0.05) heritability in all proxy datasets except the Jansen dataset highlights that the Marioni and CaseControl datasets have the highest significance in these regions. B) The genetic correlations of loci with significant local genetic correlations between the Jansen dataset and the other phenotypes shows consistent higher local genetic correlations between the Marioni dataset and the Jansen dataset. C) The local genetic correlation between the PGCALZ2noUKB data and the proxy datasets at the loci described in </w:t>
      </w:r>
      <w:r w:rsidR="004144A4">
        <w:t>B</w:t>
      </w:r>
      <w:r>
        <w:t xml:space="preserve"> shows that while differences between proxy datasets exist at these loci the differences are not large enough to affect the genetic correlation between the proxy and non-proxy GWAS data. The error bars represent the 95% confidence intervals.</w:t>
      </w:r>
    </w:p>
    <w:p w14:paraId="79261611" w14:textId="59A4DE98" w:rsidR="00B1031F" w:rsidRPr="00B1031F" w:rsidRDefault="00B1031F" w:rsidP="00B1031F"/>
    <w:p w14:paraId="47E9D2BD" w14:textId="238BD4A2" w:rsidR="00B976E3" w:rsidRDefault="00B976E3" w:rsidP="00B976E3">
      <w:pPr>
        <w:rPr>
          <w:rFonts w:ascii="Arial" w:hAnsi="Arial" w:cs="Arial"/>
          <w:sz w:val="22"/>
          <w:szCs w:val="22"/>
        </w:rPr>
      </w:pPr>
      <w:r>
        <w:rPr>
          <w:rFonts w:ascii="Arial" w:hAnsi="Arial" w:cs="Arial"/>
          <w:noProof/>
          <w:sz w:val="22"/>
          <w:szCs w:val="22"/>
        </w:rPr>
        <w:lastRenderedPageBreak/>
        <w:drawing>
          <wp:inline distT="0" distB="0" distL="0" distR="0" wp14:anchorId="01E9AFE7" wp14:editId="7D0DF001">
            <wp:extent cx="2844000" cy="2844000"/>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eControlDoubledBetavsKunkleBETAsigP.png"/>
                    <pic:cNvPicPr/>
                  </pic:nvPicPr>
                  <pic:blipFill>
                    <a:blip r:embed="rId14">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1ABD5453" wp14:editId="6C58A53A">
            <wp:extent cx="2844000" cy="2844000"/>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ControlDoubledBetavsPGCBETAsigP.png"/>
                    <pic:cNvPicPr/>
                  </pic:nvPicPr>
                  <pic:blipFill>
                    <a:blip r:embed="rId15">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sidRPr="00DF0F53">
        <w:rPr>
          <w:rFonts w:ascii="Arial" w:hAnsi="Arial" w:cs="Arial"/>
          <w:noProof/>
          <w:sz w:val="22"/>
          <w:szCs w:val="22"/>
        </w:rPr>
        <w:t xml:space="preserve"> </w:t>
      </w:r>
      <w:r>
        <w:rPr>
          <w:rFonts w:ascii="Arial" w:hAnsi="Arial" w:cs="Arial"/>
          <w:noProof/>
          <w:sz w:val="22"/>
          <w:szCs w:val="22"/>
        </w:rPr>
        <w:drawing>
          <wp:inline distT="0" distB="0" distL="0" distR="0" wp14:anchorId="1FC7A14D" wp14:editId="4883CAEF">
            <wp:extent cx="2844000" cy="2844000"/>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ioniBetavsPGCBETAsigP.png"/>
                    <pic:cNvPicPr/>
                  </pic:nvPicPr>
                  <pic:blipFill>
                    <a:blip r:embed="rId16">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030D0300" wp14:editId="2538D81D">
            <wp:extent cx="2844000" cy="2844000"/>
            <wp:effectExtent l="0" t="0" r="127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ioniBetavsKunkleBETAsigP.png"/>
                    <pic:cNvPicPr/>
                  </pic:nvPicPr>
                  <pic:blipFill>
                    <a:blip r:embed="rId17">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70467213" w14:textId="08B26E7F" w:rsidR="00B976E3" w:rsidRDefault="00B976E3" w:rsidP="00B976E3">
      <w:pPr>
        <w:rPr>
          <w:rFonts w:ascii="Arial" w:hAnsi="Arial" w:cs="Arial"/>
          <w:sz w:val="22"/>
          <w:szCs w:val="22"/>
        </w:rPr>
      </w:pPr>
      <w:r>
        <w:rPr>
          <w:rFonts w:ascii="Arial" w:hAnsi="Arial" w:cs="Arial"/>
          <w:noProof/>
          <w:sz w:val="22"/>
          <w:szCs w:val="22"/>
        </w:rPr>
        <w:lastRenderedPageBreak/>
        <w:drawing>
          <wp:inline distT="0" distB="0" distL="0" distR="0" wp14:anchorId="10C7A476" wp14:editId="55FCF7C4">
            <wp:extent cx="2844000" cy="284400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nsenCalculatedBetavsKunkleBETAsigP.png"/>
                    <pic:cNvPicPr/>
                  </pic:nvPicPr>
                  <pic:blipFill>
                    <a:blip r:embed="rId18">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64B9FD2E" wp14:editId="4E32CBE4">
            <wp:extent cx="2844000" cy="284400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JansenCalculatedBetavsPGCBETAsigP.png"/>
                    <pic:cNvPicPr/>
                  </pic:nvPicPr>
                  <pic:blipFill>
                    <a:blip r:embed="rId19">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0DC4BF2D" wp14:editId="4FE6D08D">
            <wp:extent cx="2844000" cy="2844000"/>
            <wp:effectExtent l="0" t="0" r="127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TFH69CalculatedBetavsKunkleBETAsigP.png"/>
                    <pic:cNvPicPr/>
                  </pic:nvPicPr>
                  <pic:blipFill>
                    <a:blip r:embed="rId20">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64DB9BB2" wp14:editId="57F0D9C6">
            <wp:extent cx="2844000" cy="2844000"/>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TFH69CalculatedBetavsPGCBETAsigP.png"/>
                    <pic:cNvPicPr/>
                  </pic:nvPicPr>
                  <pic:blipFill>
                    <a:blip r:embed="rId21">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4DDF602A" wp14:editId="0D78FFEE">
            <wp:extent cx="2844000" cy="2844000"/>
            <wp:effectExtent l="0" t="0" r="127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TFHplus69CalculatedBetavsKunkleBETAsigP.png"/>
                    <pic:cNvPicPr/>
                  </pic:nvPicPr>
                  <pic:blipFill>
                    <a:blip r:embed="rId22">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75FF0AAD" wp14:editId="5449780C">
            <wp:extent cx="2844000" cy="2844000"/>
            <wp:effectExtent l="0" t="0" r="127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TFHplus69CalculatedBetavsPGCBETAsigP.png"/>
                    <pic:cNvPicPr/>
                  </pic:nvPicPr>
                  <pic:blipFill>
                    <a:blip r:embed="rId23">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599345CD" w14:textId="1C5DE4EB" w:rsidR="00B976E3" w:rsidRPr="00294122" w:rsidRDefault="00B976E3" w:rsidP="00B976E3">
      <w:pPr>
        <w:rPr>
          <w:rFonts w:cs="Arial"/>
          <w:i/>
          <w:color w:val="44546A" w:themeColor="text2"/>
          <w:sz w:val="18"/>
          <w:szCs w:val="18"/>
        </w:rPr>
      </w:pPr>
      <w:r>
        <w:rPr>
          <w:rFonts w:cs="Arial"/>
          <w:i/>
          <w:color w:val="44546A" w:themeColor="text2"/>
          <w:sz w:val="18"/>
          <w:szCs w:val="18"/>
        </w:rPr>
        <w:lastRenderedPageBreak/>
        <w:t xml:space="preserve">Supplementary </w:t>
      </w:r>
      <w:r w:rsidR="009E651E">
        <w:rPr>
          <w:rFonts w:cs="Arial"/>
          <w:i/>
          <w:color w:val="44546A" w:themeColor="text2"/>
          <w:sz w:val="18"/>
          <w:szCs w:val="18"/>
        </w:rPr>
        <w:t>Figure 4.</w:t>
      </w:r>
      <w:r>
        <w:rPr>
          <w:rFonts w:cs="Arial"/>
          <w:i/>
          <w:color w:val="44546A" w:themeColor="text2"/>
          <w:sz w:val="18"/>
          <w:szCs w:val="18"/>
        </w:rPr>
        <w:t xml:space="preserve">6: The effect sizes of significant variants in the proxy phenotype GWAS results compared to the PGCALZ2noUKB and Kunkle effect sizes highlights that the calculated effect sizes in the Jansen, LTFH69, and LTFHplus69 datasets are ~1.2-1.5 larger than the GWAS of clinical AD. </w:t>
      </w:r>
      <w:r w:rsidRPr="00E37494">
        <w:rPr>
          <w:rFonts w:cs="Arial"/>
          <w:i/>
          <w:color w:val="44546A" w:themeColor="text2"/>
          <w:sz w:val="18"/>
          <w:szCs w:val="18"/>
        </w:rPr>
        <w:t>The line</w:t>
      </w:r>
      <w:r>
        <w:rPr>
          <w:rFonts w:cs="Arial"/>
          <w:i/>
          <w:color w:val="44546A" w:themeColor="text2"/>
          <w:sz w:val="18"/>
          <w:szCs w:val="18"/>
        </w:rPr>
        <w:t>s</w:t>
      </w:r>
      <w:r w:rsidRPr="00E37494">
        <w:rPr>
          <w:rFonts w:cs="Arial"/>
          <w:i/>
          <w:color w:val="44546A" w:themeColor="text2"/>
          <w:sz w:val="18"/>
          <w:szCs w:val="18"/>
        </w:rPr>
        <w:t xml:space="preserve"> represent the line of best fit from a linear model.</w:t>
      </w:r>
    </w:p>
    <w:p w14:paraId="5EDFB5D5" w14:textId="6B0FEDD0" w:rsidR="001130AF" w:rsidRDefault="00A01AC8">
      <w:pPr>
        <w:rPr>
          <w:rFonts w:ascii="Arial" w:hAnsi="Arial" w:cs="Arial"/>
          <w:sz w:val="22"/>
          <w:szCs w:val="22"/>
          <w:u w:val="single"/>
        </w:rPr>
      </w:pPr>
      <w:r>
        <w:rPr>
          <w:rFonts w:ascii="Arial" w:hAnsi="Arial" w:cs="Arial"/>
          <w:noProof/>
          <w:sz w:val="22"/>
          <w:szCs w:val="22"/>
          <w:u w:val="single"/>
        </w:rPr>
        <mc:AlternateContent>
          <mc:Choice Requires="wps">
            <w:drawing>
              <wp:anchor distT="0" distB="0" distL="114300" distR="114300" simplePos="0" relativeHeight="251663360" behindDoc="0" locked="0" layoutInCell="1" allowOverlap="1" wp14:anchorId="1B641BA8" wp14:editId="4F19C010">
                <wp:simplePos x="0" y="0"/>
                <wp:positionH relativeFrom="column">
                  <wp:posOffset>95693</wp:posOffset>
                </wp:positionH>
                <wp:positionV relativeFrom="paragraph">
                  <wp:posOffset>81265</wp:posOffset>
                </wp:positionV>
                <wp:extent cx="404037" cy="404037"/>
                <wp:effectExtent l="0" t="0" r="2540" b="2540"/>
                <wp:wrapNone/>
                <wp:docPr id="27" name="Text Box 27"/>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2259ED5D" w14:textId="5E17A7B5" w:rsidR="00A01AC8" w:rsidRPr="00A01AC8" w:rsidRDefault="00A01AC8" w:rsidP="00A01AC8">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41BA8" id="Text Box 27" o:spid="_x0000_s1029" type="#_x0000_t202" style="position:absolute;margin-left:7.55pt;margin-top:6.4pt;width:31.8pt;height:3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" fillcolor="white [3201]" stroked="f" strokeweight=".5pt">
                <v:textbox>
                  <w:txbxContent>
                    <w:p w14:paraId="2259ED5D" w14:textId="5E17A7B5" w:rsidR="00A01AC8" w:rsidRPr="00A01AC8" w:rsidRDefault="00A01AC8" w:rsidP="00A01AC8">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v:textbox>
              </v:shape>
            </w:pict>
          </mc:Fallback>
        </mc:AlternateContent>
      </w:r>
    </w:p>
    <w:p w14:paraId="419F6D19" w14:textId="643D9C40" w:rsidR="002D1FB6" w:rsidRDefault="002D1FB6" w:rsidP="002D1FB6">
      <w:pPr>
        <w:rPr>
          <w:rFonts w:ascii="Arial" w:hAnsi="Arial" w:cs="Arial"/>
          <w:color w:val="FF0000"/>
          <w:sz w:val="22"/>
          <w:szCs w:val="22"/>
        </w:rPr>
      </w:pPr>
      <w:r>
        <w:rPr>
          <w:rFonts w:ascii="Arial" w:hAnsi="Arial" w:cs="Arial"/>
          <w:noProof/>
          <w:color w:val="FF0000"/>
          <w:sz w:val="22"/>
          <w:szCs w:val="22"/>
        </w:rPr>
        <w:drawing>
          <wp:inline distT="0" distB="0" distL="0" distR="0" wp14:anchorId="35543437" wp14:editId="60852A9C">
            <wp:extent cx="2844000" cy="2844000"/>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GCALZ2noUKBbetavProxyCCbetaSignificantP_0cases.png"/>
                    <pic:cNvPicPr/>
                  </pic:nvPicPr>
                  <pic:blipFill>
                    <a:blip r:embed="rId24">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color w:val="FF0000"/>
          <w:sz w:val="22"/>
          <w:szCs w:val="22"/>
        </w:rPr>
        <w:drawing>
          <wp:inline distT="0" distB="0" distL="0" distR="0" wp14:anchorId="67170C19" wp14:editId="7A381716">
            <wp:extent cx="2844000" cy="2844000"/>
            <wp:effectExtent l="0" t="0" r="127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GCALZ2noUKBbetavProxyCCbetaSignificantP_1999cases.png"/>
                    <pic:cNvPicPr/>
                  </pic:nvPicPr>
                  <pic:blipFill>
                    <a:blip r:embed="rId25">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1C292A5B" w14:textId="21D97260" w:rsidR="002D1FB6" w:rsidRDefault="00A01AC8" w:rsidP="002D1FB6">
      <w:pPr>
        <w:keepNext/>
        <w:jc w:val="center"/>
      </w:pPr>
      <w:r>
        <w:rPr>
          <w:rFonts w:ascii="Arial" w:hAnsi="Arial" w:cs="Arial"/>
          <w:noProof/>
          <w:sz w:val="22"/>
          <w:szCs w:val="22"/>
          <w:u w:val="single"/>
        </w:rPr>
        <mc:AlternateContent>
          <mc:Choice Requires="wps">
            <w:drawing>
              <wp:anchor distT="0" distB="0" distL="114300" distR="114300" simplePos="0" relativeHeight="251661312" behindDoc="0" locked="0" layoutInCell="1" allowOverlap="1" wp14:anchorId="0E903351" wp14:editId="1EBE435C">
                <wp:simplePos x="0" y="0"/>
                <wp:positionH relativeFrom="column">
                  <wp:posOffset>1010093</wp:posOffset>
                </wp:positionH>
                <wp:positionV relativeFrom="paragraph">
                  <wp:posOffset>244312</wp:posOffset>
                </wp:positionV>
                <wp:extent cx="425302" cy="404037"/>
                <wp:effectExtent l="0" t="0" r="0" b="2540"/>
                <wp:wrapNone/>
                <wp:docPr id="26" name="Text Box 26"/>
                <wp:cNvGraphicFramePr/>
                <a:graphic xmlns:a="http://schemas.openxmlformats.org/drawingml/2006/main">
                  <a:graphicData uri="http://schemas.microsoft.com/office/word/2010/wordprocessingShape">
                    <wps:wsp>
                      <wps:cNvSpPr txBox="1"/>
                      <wps:spPr>
                        <a:xfrm>
                          <a:off x="0" y="0"/>
                          <a:ext cx="425302" cy="404037"/>
                        </a:xfrm>
                        <a:prstGeom prst="rect">
                          <a:avLst/>
                        </a:prstGeom>
                        <a:solidFill>
                          <a:schemeClr val="lt1"/>
                        </a:solidFill>
                        <a:ln w="6350">
                          <a:noFill/>
                        </a:ln>
                      </wps:spPr>
                      <wps:txbx>
                        <w:txbxContent>
                          <w:p w14:paraId="458CD3EE" w14:textId="5CBAD69E" w:rsidR="00A01AC8" w:rsidRPr="00A01AC8" w:rsidRDefault="00A01AC8" w:rsidP="00A01AC8">
                            <w:pPr>
                              <w:rPr>
                                <w:rFonts w:ascii="Arial" w:hAnsi="Arial" w:cs="Arial"/>
                                <w:sz w:val="36"/>
                                <w:szCs w:val="36"/>
                              </w:rPr>
                            </w:pPr>
                            <w:r w:rsidRPr="00A01AC8">
                              <w:rPr>
                                <w:rFonts w:ascii="Arial" w:hAnsi="Arial" w:cs="Arial"/>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903351" id="Text Box 26" o:spid="_x0000_s1030" type="#_x0000_t202" style="position:absolute;left:0;text-align:left;margin-left:79.55pt;margin-top:19.25pt;width:33.5pt;height:31.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" fillcolor="white [3201]" stroked="f" strokeweight=".5pt">
                <v:textbox>
                  <w:txbxContent>
                    <w:p w14:paraId="458CD3EE" w14:textId="5CBAD69E" w:rsidR="00A01AC8" w:rsidRPr="00A01AC8" w:rsidRDefault="00A01AC8" w:rsidP="00A01AC8">
                      <w:pPr>
                        <w:rPr>
                          <w:rFonts w:ascii="Arial" w:hAnsi="Arial" w:cs="Arial"/>
                          <w:sz w:val="36"/>
                          <w:szCs w:val="36"/>
                        </w:rPr>
                      </w:pPr>
                      <w:r w:rsidRPr="00A01AC8">
                        <w:rPr>
                          <w:rFonts w:ascii="Arial" w:hAnsi="Arial" w:cs="Arial"/>
                          <w:sz w:val="36"/>
                          <w:szCs w:val="36"/>
                        </w:rPr>
                        <w:t>b</w:t>
                      </w:r>
                      <w:r w:rsidRPr="00A01AC8">
                        <w:rPr>
                          <w:rFonts w:ascii="Arial" w:hAnsi="Arial" w:cs="Arial"/>
                          <w:sz w:val="36"/>
                          <w:szCs w:val="36"/>
                        </w:rPr>
                        <w:t>)</w:t>
                      </w:r>
                    </w:p>
                  </w:txbxContent>
                </v:textbox>
              </v:shape>
            </w:pict>
          </mc:Fallback>
        </mc:AlternateContent>
      </w:r>
      <w:r w:rsidR="002D1FB6">
        <w:rPr>
          <w:rFonts w:ascii="Arial" w:hAnsi="Arial" w:cs="Arial"/>
          <w:noProof/>
          <w:color w:val="FF0000"/>
          <w:sz w:val="22"/>
          <w:szCs w:val="22"/>
        </w:rPr>
        <w:drawing>
          <wp:inline distT="0" distB="0" distL="0" distR="0" wp14:anchorId="54DA986F" wp14:editId="6116B476">
            <wp:extent cx="2844000" cy="2844000"/>
            <wp:effectExtent l="0" t="0" r="127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roportionofCasesareTruevPGCUKBbetaSlope.png"/>
                    <pic:cNvPicPr/>
                  </pic:nvPicPr>
                  <pic:blipFill>
                    <a:blip r:embed="rId26">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724AA977" w14:textId="4F682DF2" w:rsidR="002D1FB6" w:rsidRPr="00590A9D" w:rsidRDefault="002D1FB6" w:rsidP="002D1FB6">
      <w:pPr>
        <w:pStyle w:val="Caption"/>
        <w:rPr>
          <w:rFonts w:ascii="Arial" w:hAnsi="Arial" w:cs="Arial"/>
          <w:color w:val="FF0000"/>
          <w:sz w:val="22"/>
          <w:szCs w:val="22"/>
        </w:rPr>
      </w:pPr>
      <w:r>
        <w:t xml:space="preserve">Supplementary </w:t>
      </w:r>
      <w:r w:rsidR="009E651E">
        <w:t>Figure 4.</w:t>
      </w:r>
      <w:r>
        <w:t xml:space="preserve">7: A) </w:t>
      </w:r>
      <w:r>
        <w:rPr>
          <w:rFonts w:cs="Arial"/>
          <w:i w:val="0"/>
        </w:rPr>
        <w:t>The effect sizes of significant variants in the CaseControl GWAS results compared to the PGCALZ2noUKB effect sizes highlights that including genotyped case status in the CaseControl phenotype leads to less attenuated effect sizes compared to the clinical AD GWAS results (PGCALZ2noUKB). The line represents the line of best fit from a linear model. B) The proportion of cases that are true against the slope of the relationship between the CaseControl and PGCALZ2noUKB effect sizes shows that increasing the number of true cases in the phenotype definition leads to a smaller ration between the CaseControl and PGCALZ2noUKB effect sizes. The line represents the line of best fit from a linear model.</w:t>
      </w:r>
    </w:p>
    <w:p w14:paraId="5FB86FA1" w14:textId="77777777" w:rsidR="002D1FB6" w:rsidRDefault="002D1FB6">
      <w:pPr>
        <w:rPr>
          <w:rFonts w:ascii="Arial" w:hAnsi="Arial" w:cs="Arial"/>
          <w:sz w:val="22"/>
          <w:szCs w:val="22"/>
          <w:u w:val="single"/>
        </w:rPr>
      </w:pPr>
    </w:p>
    <w:p w14:paraId="4A1AAB6A" w14:textId="4A65E45B" w:rsidR="002D1FB6" w:rsidRDefault="002D1FB6">
      <w:pPr>
        <w:rPr>
          <w:rFonts w:ascii="Arial" w:hAnsi="Arial" w:cs="Arial"/>
          <w:color w:val="000000" w:themeColor="text1"/>
          <w:u w:val="single"/>
        </w:rPr>
      </w:pPr>
      <w:r>
        <w:rPr>
          <w:rFonts w:ascii="Arial" w:hAnsi="Arial" w:cs="Arial"/>
          <w:color w:val="000000" w:themeColor="text1"/>
          <w:u w:val="single"/>
        </w:rPr>
        <w:br w:type="page"/>
      </w:r>
    </w:p>
    <w:p w14:paraId="7D13F888" w14:textId="0466441A" w:rsidR="00943BEA" w:rsidRDefault="007A6017" w:rsidP="00943BEA">
      <w:pPr>
        <w:rPr>
          <w:rFonts w:ascii="Arial" w:hAnsi="Arial" w:cs="Arial"/>
          <w:sz w:val="22"/>
          <w:szCs w:val="22"/>
        </w:rPr>
      </w:pPr>
      <w:r>
        <w:rPr>
          <w:rFonts w:ascii="Arial" w:hAnsi="Arial" w:cs="Arial"/>
          <w:noProof/>
          <w:sz w:val="22"/>
          <w:szCs w:val="22"/>
          <w:u w:val="single"/>
        </w:rPr>
        <w:lastRenderedPageBreak/>
        <mc:AlternateContent>
          <mc:Choice Requires="wps">
            <w:drawing>
              <wp:anchor distT="0" distB="0" distL="114300" distR="114300" simplePos="0" relativeHeight="251665408" behindDoc="0" locked="0" layoutInCell="1" allowOverlap="1" wp14:anchorId="1D7208C0" wp14:editId="76466A26">
                <wp:simplePos x="0" y="0"/>
                <wp:positionH relativeFrom="column">
                  <wp:posOffset>183964</wp:posOffset>
                </wp:positionH>
                <wp:positionV relativeFrom="paragraph">
                  <wp:posOffset>22150</wp:posOffset>
                </wp:positionV>
                <wp:extent cx="404037" cy="404037"/>
                <wp:effectExtent l="0" t="0" r="2540" b="2540"/>
                <wp:wrapNone/>
                <wp:docPr id="34" name="Text Box 34"/>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4FF229B7" w14:textId="77777777" w:rsidR="007A6017" w:rsidRPr="00A01AC8" w:rsidRDefault="007A6017" w:rsidP="007A6017">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208C0" id="Text Box 34" o:spid="_x0000_s1031" type="#_x0000_t202" style="position:absolute;margin-left:14.5pt;margin-top:1.75pt;width:31.8pt;height:3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" fillcolor="white [3201]" stroked="f" strokeweight=".5pt">
                <v:textbox>
                  <w:txbxContent>
                    <w:p w14:paraId="4FF229B7" w14:textId="77777777" w:rsidR="007A6017" w:rsidRPr="00A01AC8" w:rsidRDefault="007A6017" w:rsidP="007A6017">
                      <w:pPr>
                        <w:rPr>
                          <w:rFonts w:ascii="Arial" w:hAnsi="Arial" w:cs="Arial"/>
                          <w:sz w:val="36"/>
                          <w:szCs w:val="36"/>
                        </w:rPr>
                      </w:pPr>
                      <w:r>
                        <w:rPr>
                          <w:rFonts w:ascii="Arial" w:hAnsi="Arial" w:cs="Arial"/>
                          <w:sz w:val="36"/>
                          <w:szCs w:val="36"/>
                        </w:rPr>
                        <w:t>a</w:t>
                      </w:r>
                      <w:r w:rsidRPr="00A01AC8">
                        <w:rPr>
                          <w:rFonts w:ascii="Arial" w:hAnsi="Arial" w:cs="Arial"/>
                          <w:sz w:val="36"/>
                          <w:szCs w:val="36"/>
                        </w:rPr>
                        <w:t>)</w:t>
                      </w:r>
                    </w:p>
                  </w:txbxContent>
                </v:textbox>
              </v:shape>
            </w:pict>
          </mc:Fallback>
        </mc:AlternateContent>
      </w:r>
    </w:p>
    <w:p w14:paraId="023270EC" w14:textId="7FFCB361" w:rsidR="00943BEA" w:rsidRDefault="007A6017" w:rsidP="00943BEA">
      <w:pPr>
        <w:rPr>
          <w:rFonts w:ascii="Arial" w:hAnsi="Arial" w:cs="Arial"/>
          <w:sz w:val="22"/>
          <w:szCs w:val="22"/>
        </w:rPr>
      </w:pPr>
      <w:r>
        <w:rPr>
          <w:rFonts w:ascii="Arial" w:hAnsi="Arial" w:cs="Arial"/>
          <w:noProof/>
          <w:sz w:val="22"/>
          <w:szCs w:val="22"/>
          <w:u w:val="single"/>
        </w:rPr>
        <mc:AlternateContent>
          <mc:Choice Requires="wps">
            <w:drawing>
              <wp:anchor distT="0" distB="0" distL="114300" distR="114300" simplePos="0" relativeHeight="251667456" behindDoc="0" locked="0" layoutInCell="1" allowOverlap="1" wp14:anchorId="405A93E5" wp14:editId="53B55D3D">
                <wp:simplePos x="0" y="0"/>
                <wp:positionH relativeFrom="column">
                  <wp:posOffset>-3287</wp:posOffset>
                </wp:positionH>
                <wp:positionV relativeFrom="paragraph">
                  <wp:posOffset>2734198</wp:posOffset>
                </wp:positionV>
                <wp:extent cx="404037" cy="404037"/>
                <wp:effectExtent l="0" t="0" r="2540" b="2540"/>
                <wp:wrapNone/>
                <wp:docPr id="35" name="Text Box 35"/>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3522831C" w14:textId="436FCCC7" w:rsidR="007A6017" w:rsidRPr="00A01AC8" w:rsidRDefault="007A6017" w:rsidP="007A6017">
                            <w:pPr>
                              <w:rPr>
                                <w:rFonts w:ascii="Arial" w:hAnsi="Arial" w:cs="Arial"/>
                                <w:sz w:val="36"/>
                                <w:szCs w:val="36"/>
                              </w:rPr>
                            </w:pPr>
                            <w:r>
                              <w:rPr>
                                <w:rFonts w:ascii="Arial" w:hAnsi="Arial" w:cs="Arial"/>
                                <w:sz w:val="36"/>
                                <w:szCs w:val="36"/>
                              </w:rPr>
                              <w:t>b</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5A93E5" id="Text Box 35" o:spid="_x0000_s1032" type="#_x0000_t202" style="position:absolute;margin-left:-.25pt;margin-top:215.3pt;width:31.8pt;height:3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" fillcolor="white [3201]" stroked="f" strokeweight=".5pt">
                <v:textbox>
                  <w:txbxContent>
                    <w:p w14:paraId="3522831C" w14:textId="436FCCC7" w:rsidR="007A6017" w:rsidRPr="00A01AC8" w:rsidRDefault="007A6017" w:rsidP="007A6017">
                      <w:pPr>
                        <w:rPr>
                          <w:rFonts w:ascii="Arial" w:hAnsi="Arial" w:cs="Arial"/>
                          <w:sz w:val="36"/>
                          <w:szCs w:val="36"/>
                        </w:rPr>
                      </w:pPr>
                      <w:r>
                        <w:rPr>
                          <w:rFonts w:ascii="Arial" w:hAnsi="Arial" w:cs="Arial"/>
                          <w:sz w:val="36"/>
                          <w:szCs w:val="36"/>
                        </w:rPr>
                        <w:t>b</w:t>
                      </w:r>
                      <w:r w:rsidRPr="00A01AC8">
                        <w:rPr>
                          <w:rFonts w:ascii="Arial" w:hAnsi="Arial" w:cs="Arial"/>
                          <w:sz w:val="36"/>
                          <w:szCs w:val="36"/>
                        </w:rPr>
                        <w:t>)</w:t>
                      </w:r>
                    </w:p>
                  </w:txbxContent>
                </v:textbox>
              </v:shape>
            </w:pict>
          </mc:Fallback>
        </mc:AlternateContent>
      </w:r>
      <w:r w:rsidR="000857EA">
        <w:rPr>
          <w:rFonts w:ascii="Arial" w:hAnsi="Arial" w:cs="Arial"/>
          <w:noProof/>
          <w:sz w:val="22"/>
          <w:szCs w:val="22"/>
        </w:rPr>
        <w:drawing>
          <wp:inline distT="0" distB="0" distL="0" distR="0" wp14:anchorId="0D4B8914" wp14:editId="3D3329DD">
            <wp:extent cx="2844000" cy="2844000"/>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TFH05vLTFH69pheno.png"/>
                    <pic:cNvPicPr/>
                  </pic:nvPicPr>
                  <pic:blipFill>
                    <a:blip r:embed="rId27">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sidR="000857EA">
        <w:rPr>
          <w:rFonts w:ascii="Arial" w:hAnsi="Arial" w:cs="Arial"/>
          <w:noProof/>
          <w:sz w:val="22"/>
          <w:szCs w:val="22"/>
        </w:rPr>
        <w:drawing>
          <wp:inline distT="0" distB="0" distL="0" distR="0" wp14:anchorId="402B17C8" wp14:editId="60D504AD">
            <wp:extent cx="2844000" cy="2844000"/>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TFHPlusPhenosv69h2.png"/>
                    <pic:cNvPicPr/>
                  </pic:nvPicPr>
                  <pic:blipFill>
                    <a:blip r:embed="rId28">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6422B66B" w14:textId="718097FF" w:rsidR="00943BEA" w:rsidRDefault="00943BEA" w:rsidP="00943BEA">
      <w:pPr>
        <w:rPr>
          <w:rFonts w:ascii="Arial" w:hAnsi="Arial" w:cs="Arial"/>
          <w:sz w:val="22"/>
          <w:szCs w:val="22"/>
        </w:rPr>
      </w:pPr>
      <w:r>
        <w:rPr>
          <w:rFonts w:ascii="Arial" w:hAnsi="Arial" w:cs="Arial"/>
          <w:noProof/>
          <w:sz w:val="22"/>
          <w:szCs w:val="22"/>
        </w:rPr>
        <w:drawing>
          <wp:inline distT="0" distB="0" distL="0" distR="0" wp14:anchorId="565303EA" wp14:editId="4BC787AA">
            <wp:extent cx="2844000" cy="2844000"/>
            <wp:effectExtent l="0" t="0" r="127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TFHvLTFH69BETA.png"/>
                    <pic:cNvPicPr/>
                  </pic:nvPicPr>
                  <pic:blipFill>
                    <a:blip r:embed="rId29">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68E04F08" wp14:editId="0044DA6D">
            <wp:extent cx="2844000" cy="2844000"/>
            <wp:effectExtent l="0" t="0" r="127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TFHvLTFH69SE.png"/>
                    <pic:cNvPicPr/>
                  </pic:nvPicPr>
                  <pic:blipFill>
                    <a:blip r:embed="rId30">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22BD18EB" w14:textId="29D74FCD" w:rsidR="00943BEA" w:rsidRDefault="00943BEA" w:rsidP="00943BEA">
      <w:pPr>
        <w:rPr>
          <w:rFonts w:ascii="Arial" w:hAnsi="Arial" w:cs="Arial"/>
          <w:sz w:val="22"/>
          <w:szCs w:val="22"/>
        </w:rPr>
      </w:pPr>
      <w:r>
        <w:rPr>
          <w:rFonts w:ascii="Arial" w:hAnsi="Arial" w:cs="Arial"/>
          <w:noProof/>
          <w:sz w:val="22"/>
          <w:szCs w:val="22"/>
        </w:rPr>
        <w:drawing>
          <wp:inline distT="0" distB="0" distL="0" distR="0" wp14:anchorId="6C7C2604" wp14:editId="47A553DB">
            <wp:extent cx="2844000" cy="2844000"/>
            <wp:effectExtent l="0" t="0" r="127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TFHplusvLTFHplus69BETA.png"/>
                    <pic:cNvPicPr/>
                  </pic:nvPicPr>
                  <pic:blipFill>
                    <a:blip r:embed="rId31">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Pr>
          <w:rFonts w:ascii="Arial" w:hAnsi="Arial" w:cs="Arial"/>
          <w:noProof/>
          <w:sz w:val="22"/>
          <w:szCs w:val="22"/>
        </w:rPr>
        <w:drawing>
          <wp:inline distT="0" distB="0" distL="0" distR="0" wp14:anchorId="21DEC8FB" wp14:editId="7AD0F91B">
            <wp:extent cx="2844000" cy="2844000"/>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TFHplusvLTFHplus69SE.png"/>
                    <pic:cNvPicPr/>
                  </pic:nvPicPr>
                  <pic:blipFill>
                    <a:blip r:embed="rId32">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4B71A505" w14:textId="441D3EDE" w:rsidR="00943BEA" w:rsidRDefault="007A6017" w:rsidP="00943BEA">
      <w:pPr>
        <w:rPr>
          <w:rFonts w:ascii="Arial" w:hAnsi="Arial" w:cs="Arial"/>
          <w:sz w:val="22"/>
          <w:szCs w:val="22"/>
        </w:rPr>
      </w:pPr>
      <w:r>
        <w:rPr>
          <w:rFonts w:ascii="Arial" w:hAnsi="Arial" w:cs="Arial"/>
          <w:noProof/>
          <w:sz w:val="22"/>
          <w:szCs w:val="22"/>
          <w:u w:val="single"/>
        </w:rPr>
        <w:lastRenderedPageBreak/>
        <mc:AlternateContent>
          <mc:Choice Requires="wps">
            <w:drawing>
              <wp:anchor distT="0" distB="0" distL="114300" distR="114300" simplePos="0" relativeHeight="251669504" behindDoc="0" locked="0" layoutInCell="1" allowOverlap="1" wp14:anchorId="3926DD49" wp14:editId="2089F825">
                <wp:simplePos x="0" y="0"/>
                <wp:positionH relativeFrom="column">
                  <wp:posOffset>1569</wp:posOffset>
                </wp:positionH>
                <wp:positionV relativeFrom="paragraph">
                  <wp:posOffset>-95250</wp:posOffset>
                </wp:positionV>
                <wp:extent cx="404037" cy="404037"/>
                <wp:effectExtent l="0" t="0" r="2540" b="2540"/>
                <wp:wrapNone/>
                <wp:docPr id="37" name="Text Box 37"/>
                <wp:cNvGraphicFramePr/>
                <a:graphic xmlns:a="http://schemas.openxmlformats.org/drawingml/2006/main">
                  <a:graphicData uri="http://schemas.microsoft.com/office/word/2010/wordprocessingShape">
                    <wps:wsp>
                      <wps:cNvSpPr txBox="1"/>
                      <wps:spPr>
                        <a:xfrm>
                          <a:off x="0" y="0"/>
                          <a:ext cx="404037" cy="404037"/>
                        </a:xfrm>
                        <a:prstGeom prst="rect">
                          <a:avLst/>
                        </a:prstGeom>
                        <a:solidFill>
                          <a:schemeClr val="lt1"/>
                        </a:solidFill>
                        <a:ln w="6350">
                          <a:noFill/>
                        </a:ln>
                      </wps:spPr>
                      <wps:txbx>
                        <w:txbxContent>
                          <w:p w14:paraId="074BF04D" w14:textId="28047617" w:rsidR="007A6017" w:rsidRPr="00A01AC8" w:rsidRDefault="007A6017" w:rsidP="007A6017">
                            <w:pPr>
                              <w:rPr>
                                <w:rFonts w:ascii="Arial" w:hAnsi="Arial" w:cs="Arial"/>
                                <w:sz w:val="36"/>
                                <w:szCs w:val="36"/>
                              </w:rPr>
                            </w:pPr>
                            <w:r>
                              <w:rPr>
                                <w:rFonts w:ascii="Arial" w:hAnsi="Arial" w:cs="Arial"/>
                                <w:sz w:val="36"/>
                                <w:szCs w:val="36"/>
                              </w:rPr>
                              <w:t>c</w:t>
                            </w:r>
                            <w:r w:rsidRPr="00A01AC8">
                              <w:rPr>
                                <w:rFonts w:ascii="Arial" w:hAnsi="Arial" w:cs="Arial"/>
                                <w:sz w:val="36"/>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DD49" id="Text Box 37" o:spid="_x0000_s1033" type="#_x0000_t202" style="position:absolute;margin-left:.1pt;margin-top:-7.5pt;width:31.8pt;height:3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" fillcolor="white [3201]" stroked="f" strokeweight=".5pt">
                <v:textbox>
                  <w:txbxContent>
                    <w:p w14:paraId="074BF04D" w14:textId="28047617" w:rsidR="007A6017" w:rsidRPr="00A01AC8" w:rsidRDefault="007A6017" w:rsidP="007A6017">
                      <w:pPr>
                        <w:rPr>
                          <w:rFonts w:ascii="Arial" w:hAnsi="Arial" w:cs="Arial"/>
                          <w:sz w:val="36"/>
                          <w:szCs w:val="36"/>
                        </w:rPr>
                      </w:pPr>
                      <w:r>
                        <w:rPr>
                          <w:rFonts w:ascii="Arial" w:hAnsi="Arial" w:cs="Arial"/>
                          <w:sz w:val="36"/>
                          <w:szCs w:val="36"/>
                        </w:rPr>
                        <w:t>c</w:t>
                      </w:r>
                      <w:r w:rsidRPr="00A01AC8">
                        <w:rPr>
                          <w:rFonts w:ascii="Arial" w:hAnsi="Arial" w:cs="Arial"/>
                          <w:sz w:val="36"/>
                          <w:szCs w:val="36"/>
                        </w:rPr>
                        <w:t>)</w:t>
                      </w:r>
                    </w:p>
                  </w:txbxContent>
                </v:textbox>
              </v:shape>
            </w:pict>
          </mc:Fallback>
        </mc:AlternateContent>
      </w:r>
      <w:r w:rsidR="00943BEA">
        <w:rPr>
          <w:rFonts w:ascii="Arial" w:hAnsi="Arial" w:cs="Arial"/>
          <w:noProof/>
          <w:sz w:val="22"/>
          <w:szCs w:val="22"/>
        </w:rPr>
        <w:drawing>
          <wp:inline distT="0" distB="0" distL="0" distR="0" wp14:anchorId="3DF17C4A" wp14:editId="743A09E8">
            <wp:extent cx="2844000" cy="284400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xyLTFH05betaCalcLogOddsvProxyLTFH69betaCalcLogOdds.png"/>
                    <pic:cNvPicPr/>
                  </pic:nvPicPr>
                  <pic:blipFill>
                    <a:blip r:embed="rId33">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r w:rsidR="00943BEA">
        <w:rPr>
          <w:rFonts w:ascii="Arial" w:hAnsi="Arial" w:cs="Arial"/>
          <w:noProof/>
          <w:sz w:val="22"/>
          <w:szCs w:val="22"/>
        </w:rPr>
        <w:drawing>
          <wp:inline distT="0" distB="0" distL="0" distR="0" wp14:anchorId="719B001D" wp14:editId="62605C08">
            <wp:extent cx="2844000" cy="2844000"/>
            <wp:effectExtent l="0" t="0" r="127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roxyLTFHplus05betaCalcLogOddsvProxyLTFHplus69betaCalcLogOdds.png"/>
                    <pic:cNvPicPr/>
                  </pic:nvPicPr>
                  <pic:blipFill>
                    <a:blip r:embed="rId34">
                      <a:extLst>
                        <a:ext uri="{28A0092B-C50C-407E-A947-70E740481C1C}">
                          <a14:useLocalDpi xmlns:a14="http://schemas.microsoft.com/office/drawing/2010/main" val="0"/>
                        </a:ext>
                      </a:extLst>
                    </a:blip>
                    <a:stretch>
                      <a:fillRect/>
                    </a:stretch>
                  </pic:blipFill>
                  <pic:spPr>
                    <a:xfrm>
                      <a:off x="0" y="0"/>
                      <a:ext cx="2844000" cy="2844000"/>
                    </a:xfrm>
                    <a:prstGeom prst="rect">
                      <a:avLst/>
                    </a:prstGeom>
                  </pic:spPr>
                </pic:pic>
              </a:graphicData>
            </a:graphic>
          </wp:inline>
        </w:drawing>
      </w:r>
    </w:p>
    <w:p w14:paraId="61D48CC0" w14:textId="1D2546D6" w:rsidR="00943BEA" w:rsidRPr="00294122" w:rsidRDefault="00943BEA" w:rsidP="00943BEA">
      <w:pPr>
        <w:rPr>
          <w:rFonts w:cs="Arial"/>
          <w:i/>
          <w:color w:val="44546A" w:themeColor="text2"/>
          <w:sz w:val="18"/>
          <w:szCs w:val="18"/>
        </w:rPr>
      </w:pPr>
      <w:r>
        <w:rPr>
          <w:rFonts w:cs="Arial"/>
          <w:i/>
          <w:color w:val="44546A" w:themeColor="text2"/>
          <w:sz w:val="18"/>
          <w:szCs w:val="18"/>
        </w:rPr>
        <w:t xml:space="preserve">Supplementary </w:t>
      </w:r>
      <w:r w:rsidR="009E651E">
        <w:rPr>
          <w:rFonts w:cs="Arial"/>
          <w:i/>
          <w:color w:val="44546A" w:themeColor="text2"/>
          <w:sz w:val="18"/>
          <w:szCs w:val="18"/>
        </w:rPr>
        <w:t>Figure 4.</w:t>
      </w:r>
      <w:r>
        <w:rPr>
          <w:rFonts w:cs="Arial"/>
          <w:i/>
          <w:color w:val="44546A" w:themeColor="text2"/>
          <w:sz w:val="18"/>
          <w:szCs w:val="18"/>
        </w:rPr>
        <w:t>8: A) The phenotype values from LT-FH and LT-FH++ compared after specifying the heritability as 0.69 and 0.05 shows an approximately 12x increase in phenotype value when specifying the larger heritability estimate. The line represents the line of best fit from a linear model. B) The effect sizes and standard errors from the GWAS from the LT-FH and LT-FH++ methods across the different heritability specifications (0.05 and 0.69) shows an approximately 12x increase in effect sizes and standard errors when specifying the larger heritability estimate. The line represents the line of best fit from a linear model. C) The comparison between the calculated effect sizes when specifying different heritabilities in the LT-FH and LT-FH++ methods shows that specifying different heritability estimates does not affect the calculated effect sizes. The line represents the identity line.</w:t>
      </w:r>
    </w:p>
    <w:p w14:paraId="309C73D1" w14:textId="6152E45D" w:rsidR="00943BEA" w:rsidRDefault="00943BEA">
      <w:pPr>
        <w:rPr>
          <w:rFonts w:ascii="Arial" w:eastAsiaTheme="majorEastAsia" w:hAnsi="Arial" w:cs="Arial"/>
          <w:color w:val="000000" w:themeColor="text1"/>
          <w:sz w:val="32"/>
          <w:szCs w:val="32"/>
          <w:u w:val="single"/>
        </w:rPr>
      </w:pPr>
    </w:p>
    <w:p w14:paraId="541AAF65" w14:textId="77777777" w:rsidR="00943BEA" w:rsidRDefault="00943BEA" w:rsidP="00943BEA">
      <w:pPr>
        <w:rPr>
          <w:rFonts w:ascii="Arial" w:hAnsi="Arial" w:cs="Arial"/>
          <w:sz w:val="22"/>
          <w:szCs w:val="22"/>
        </w:rPr>
      </w:pPr>
    </w:p>
    <w:p w14:paraId="1EC78831" w14:textId="77777777" w:rsidR="00943BEA" w:rsidRDefault="00943BEA" w:rsidP="00943BEA">
      <w:pPr>
        <w:keepNext/>
      </w:pPr>
      <w:r>
        <w:rPr>
          <w:noProof/>
        </w:rPr>
        <w:lastRenderedPageBreak/>
        <w:drawing>
          <wp:inline distT="0" distB="0" distL="0" distR="0" wp14:anchorId="5CFF1D5E" wp14:editId="42169563">
            <wp:extent cx="5727700" cy="47644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binedLOVO_edit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27700" cy="4764405"/>
                    </a:xfrm>
                    <a:prstGeom prst="rect">
                      <a:avLst/>
                    </a:prstGeom>
                  </pic:spPr>
                </pic:pic>
              </a:graphicData>
            </a:graphic>
          </wp:inline>
        </w:drawing>
      </w:r>
    </w:p>
    <w:p w14:paraId="25A4FD64" w14:textId="43E71638" w:rsidR="00943BEA" w:rsidRPr="00943BEA" w:rsidRDefault="00943BEA" w:rsidP="00943BEA">
      <w:pPr>
        <w:pStyle w:val="Caption"/>
        <w:rPr>
          <w:rFonts w:ascii="Arial" w:hAnsi="Arial" w:cs="Arial"/>
          <w:sz w:val="22"/>
          <w:szCs w:val="22"/>
        </w:rPr>
      </w:pPr>
      <w:r>
        <w:t xml:space="preserve">Supplementary </w:t>
      </w:r>
      <w:r w:rsidR="009E651E">
        <w:t>Figure 4.</w:t>
      </w:r>
      <w:r>
        <w:t>9: The amount of gene level association explained by each variant from the leave-one-out analyses shows that one variant can explain a large amount of association in all of the significantly associated genes and one borderline gene (</w:t>
      </w:r>
      <w:r w:rsidRPr="005050C3">
        <w:t>ATP8B4</w:t>
      </w:r>
      <w:r>
        <w:t>). The dashed lines represent the -log10 P-value of the gene association and the y axis represents how much of that association is lost when leaving out each variant. Points closer to the dashed line represents variants which explain more of the gene-level association. The genotype build in the variant IDs is GRCh37.</w:t>
      </w:r>
    </w:p>
    <w:p w14:paraId="58D32F04" w14:textId="77777777" w:rsidR="00943BEA" w:rsidRDefault="00943BEA">
      <w:pPr>
        <w:rPr>
          <w:rFonts w:ascii="Arial" w:eastAsiaTheme="majorEastAsia" w:hAnsi="Arial" w:cs="Arial"/>
          <w:color w:val="000000" w:themeColor="text1"/>
          <w:sz w:val="32"/>
          <w:szCs w:val="32"/>
          <w:u w:val="single"/>
        </w:rPr>
      </w:pPr>
      <w:r>
        <w:rPr>
          <w:rFonts w:ascii="Arial" w:hAnsi="Arial" w:cs="Arial"/>
          <w:color w:val="000000" w:themeColor="text1"/>
          <w:u w:val="single"/>
        </w:rPr>
        <w:br w:type="page"/>
      </w:r>
    </w:p>
    <w:p w14:paraId="4587E59F" w14:textId="07BBFADF" w:rsidR="006A7E60" w:rsidRPr="002313BB" w:rsidRDefault="006A7E60" w:rsidP="002313BB">
      <w:pPr>
        <w:pStyle w:val="Heading2"/>
        <w:rPr>
          <w:rFonts w:ascii="Arial" w:hAnsi="Arial" w:cs="Arial"/>
          <w:color w:val="000000" w:themeColor="text1"/>
          <w:u w:val="single"/>
        </w:rPr>
      </w:pPr>
      <w:bookmarkStart w:id="14" w:name="_Toc138599645"/>
      <w:r w:rsidRPr="002313BB">
        <w:rPr>
          <w:rFonts w:ascii="Arial" w:hAnsi="Arial" w:cs="Arial"/>
          <w:color w:val="000000" w:themeColor="text1"/>
          <w:u w:val="single"/>
        </w:rPr>
        <w:lastRenderedPageBreak/>
        <w:t>References</w:t>
      </w:r>
      <w:bookmarkEnd w:id="14"/>
    </w:p>
    <w:p w14:paraId="64D1E2C6" w14:textId="2281960F" w:rsidR="0084540C" w:rsidRPr="0084540C" w:rsidRDefault="006A7E60" w:rsidP="0084540C">
      <w:pPr>
        <w:widowControl w:val="0"/>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84540C" w:rsidRPr="0084540C">
        <w:rPr>
          <w:rFonts w:ascii="Arial" w:hAnsi="Arial" w:cs="Arial"/>
          <w:noProof/>
          <w:sz w:val="22"/>
        </w:rPr>
        <w:t>1.</w:t>
      </w:r>
      <w:r w:rsidR="0084540C" w:rsidRPr="0084540C">
        <w:rPr>
          <w:rFonts w:ascii="Arial" w:hAnsi="Arial" w:cs="Arial"/>
          <w:noProof/>
          <w:sz w:val="22"/>
        </w:rPr>
        <w:tab/>
        <w:t xml:space="preserve">de Leeuw, C. A., Mooij, J. M., Heskes, T. &amp; Posthuma, D. MAGMA: Generalized Gene-Set Analysis of GWAS Data. </w:t>
      </w:r>
      <w:r w:rsidR="0084540C" w:rsidRPr="0084540C">
        <w:rPr>
          <w:rFonts w:ascii="Arial" w:hAnsi="Arial" w:cs="Arial"/>
          <w:i/>
          <w:iCs/>
          <w:noProof/>
          <w:sz w:val="22"/>
        </w:rPr>
        <w:t>PLOS Comput. Biol.</w:t>
      </w:r>
      <w:r w:rsidR="0084540C" w:rsidRPr="0084540C">
        <w:rPr>
          <w:rFonts w:ascii="Arial" w:hAnsi="Arial" w:cs="Arial"/>
          <w:noProof/>
          <w:sz w:val="22"/>
        </w:rPr>
        <w:t xml:space="preserve"> </w:t>
      </w:r>
      <w:r w:rsidR="0084540C" w:rsidRPr="0084540C">
        <w:rPr>
          <w:rFonts w:ascii="Arial" w:hAnsi="Arial" w:cs="Arial"/>
          <w:b/>
          <w:bCs/>
          <w:noProof/>
          <w:sz w:val="22"/>
        </w:rPr>
        <w:t>11</w:t>
      </w:r>
      <w:r w:rsidR="0084540C" w:rsidRPr="0084540C">
        <w:rPr>
          <w:rFonts w:ascii="Arial" w:hAnsi="Arial" w:cs="Arial"/>
          <w:noProof/>
          <w:sz w:val="22"/>
        </w:rPr>
        <w:t>, e1004219 (2015).</w:t>
      </w:r>
    </w:p>
    <w:p w14:paraId="62F5A503"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2.</w:t>
      </w:r>
      <w:r w:rsidRPr="0084540C">
        <w:rPr>
          <w:rFonts w:ascii="Arial" w:hAnsi="Arial" w:cs="Arial"/>
          <w:noProof/>
          <w:sz w:val="22"/>
        </w:rPr>
        <w:tab/>
        <w:t xml:space="preserve">Werme, J., van der Sluis, S., Posthuma, D. &amp; de Leeuw, C. A. An integrated framework for local genetic correlation analysis. </w:t>
      </w:r>
      <w:r w:rsidRPr="0084540C">
        <w:rPr>
          <w:rFonts w:ascii="Arial" w:hAnsi="Arial" w:cs="Arial"/>
          <w:i/>
          <w:iCs/>
          <w:noProof/>
          <w:sz w:val="22"/>
        </w:rPr>
        <w:t>Nat. Genet.</w:t>
      </w:r>
      <w:r w:rsidRPr="0084540C">
        <w:rPr>
          <w:rFonts w:ascii="Arial" w:hAnsi="Arial" w:cs="Arial"/>
          <w:noProof/>
          <w:sz w:val="22"/>
        </w:rPr>
        <w:t xml:space="preserve"> </w:t>
      </w:r>
      <w:r w:rsidRPr="0084540C">
        <w:rPr>
          <w:rFonts w:ascii="Arial" w:hAnsi="Arial" w:cs="Arial"/>
          <w:b/>
          <w:bCs/>
          <w:noProof/>
          <w:sz w:val="22"/>
        </w:rPr>
        <w:t>54</w:t>
      </w:r>
      <w:r w:rsidRPr="0084540C">
        <w:rPr>
          <w:rFonts w:ascii="Arial" w:hAnsi="Arial" w:cs="Arial"/>
          <w:noProof/>
          <w:sz w:val="22"/>
        </w:rPr>
        <w:t>, 274–282 (2022).</w:t>
      </w:r>
    </w:p>
    <w:p w14:paraId="04C85130"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3.</w:t>
      </w:r>
      <w:r w:rsidRPr="0084540C">
        <w:rPr>
          <w:rFonts w:ascii="Arial" w:hAnsi="Arial" w:cs="Arial"/>
          <w:noProof/>
          <w:sz w:val="22"/>
        </w:rPr>
        <w:tab/>
        <w:t xml:space="preserve">Wightman, D. P. </w:t>
      </w:r>
      <w:r w:rsidRPr="0084540C">
        <w:rPr>
          <w:rFonts w:ascii="Arial" w:hAnsi="Arial" w:cs="Arial"/>
          <w:i/>
          <w:iCs/>
          <w:noProof/>
          <w:sz w:val="22"/>
        </w:rPr>
        <w:t>et al.</w:t>
      </w:r>
      <w:r w:rsidRPr="0084540C">
        <w:rPr>
          <w:rFonts w:ascii="Arial" w:hAnsi="Arial" w:cs="Arial"/>
          <w:noProof/>
          <w:sz w:val="22"/>
        </w:rPr>
        <w:t xml:space="preserve"> A genome-wide association study with 1,126,563 individuals identifies new risk loci for Alzheimer’s disease. </w:t>
      </w:r>
      <w:r w:rsidRPr="0084540C">
        <w:rPr>
          <w:rFonts w:ascii="Arial" w:hAnsi="Arial" w:cs="Arial"/>
          <w:i/>
          <w:iCs/>
          <w:noProof/>
          <w:sz w:val="22"/>
        </w:rPr>
        <w:t>Nat. Genet.</w:t>
      </w:r>
      <w:r w:rsidRPr="0084540C">
        <w:rPr>
          <w:rFonts w:ascii="Arial" w:hAnsi="Arial" w:cs="Arial"/>
          <w:noProof/>
          <w:sz w:val="22"/>
        </w:rPr>
        <w:t xml:space="preserve"> </w:t>
      </w:r>
      <w:r w:rsidRPr="0084540C">
        <w:rPr>
          <w:rFonts w:ascii="Arial" w:hAnsi="Arial" w:cs="Arial"/>
          <w:b/>
          <w:bCs/>
          <w:noProof/>
          <w:sz w:val="22"/>
        </w:rPr>
        <w:t>53</w:t>
      </w:r>
      <w:r w:rsidRPr="0084540C">
        <w:rPr>
          <w:rFonts w:ascii="Arial" w:hAnsi="Arial" w:cs="Arial"/>
          <w:noProof/>
          <w:sz w:val="22"/>
        </w:rPr>
        <w:t>, 1276–1282 (2021).</w:t>
      </w:r>
    </w:p>
    <w:p w14:paraId="13DF63E6"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4.</w:t>
      </w:r>
      <w:r w:rsidRPr="0084540C">
        <w:rPr>
          <w:rFonts w:ascii="Arial" w:hAnsi="Arial" w:cs="Arial"/>
          <w:noProof/>
          <w:sz w:val="22"/>
        </w:rPr>
        <w:tab/>
        <w:t xml:space="preserve">Bellenguez, C. </w:t>
      </w:r>
      <w:r w:rsidRPr="0084540C">
        <w:rPr>
          <w:rFonts w:ascii="Arial" w:hAnsi="Arial" w:cs="Arial"/>
          <w:i/>
          <w:iCs/>
          <w:noProof/>
          <w:sz w:val="22"/>
        </w:rPr>
        <w:t>et al.</w:t>
      </w:r>
      <w:r w:rsidRPr="0084540C">
        <w:rPr>
          <w:rFonts w:ascii="Arial" w:hAnsi="Arial" w:cs="Arial"/>
          <w:noProof/>
          <w:sz w:val="22"/>
        </w:rPr>
        <w:t xml:space="preserve"> New insights into the genetic etiology of Alzheimer’s disease and related dementias. </w:t>
      </w:r>
      <w:r w:rsidRPr="0084540C">
        <w:rPr>
          <w:rFonts w:ascii="Arial" w:hAnsi="Arial" w:cs="Arial"/>
          <w:i/>
          <w:iCs/>
          <w:noProof/>
          <w:sz w:val="22"/>
        </w:rPr>
        <w:t>Nat. Genet.</w:t>
      </w:r>
      <w:r w:rsidRPr="0084540C">
        <w:rPr>
          <w:rFonts w:ascii="Arial" w:hAnsi="Arial" w:cs="Arial"/>
          <w:noProof/>
          <w:sz w:val="22"/>
        </w:rPr>
        <w:t xml:space="preserve"> </w:t>
      </w:r>
      <w:r w:rsidRPr="0084540C">
        <w:rPr>
          <w:rFonts w:ascii="Arial" w:hAnsi="Arial" w:cs="Arial"/>
          <w:b/>
          <w:bCs/>
          <w:noProof/>
          <w:sz w:val="22"/>
        </w:rPr>
        <w:t>54</w:t>
      </w:r>
      <w:r w:rsidRPr="0084540C">
        <w:rPr>
          <w:rFonts w:ascii="Arial" w:hAnsi="Arial" w:cs="Arial"/>
          <w:noProof/>
          <w:sz w:val="22"/>
        </w:rPr>
        <w:t>, 412–436 (2022).</w:t>
      </w:r>
    </w:p>
    <w:p w14:paraId="7C0830A3"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5.</w:t>
      </w:r>
      <w:r w:rsidRPr="0084540C">
        <w:rPr>
          <w:rFonts w:ascii="Arial" w:hAnsi="Arial" w:cs="Arial"/>
          <w:noProof/>
          <w:sz w:val="22"/>
        </w:rPr>
        <w:tab/>
        <w:t xml:space="preserve">Kunkle, B. W. </w:t>
      </w:r>
      <w:r w:rsidRPr="0084540C">
        <w:rPr>
          <w:rFonts w:ascii="Arial" w:hAnsi="Arial" w:cs="Arial"/>
          <w:i/>
          <w:iCs/>
          <w:noProof/>
          <w:sz w:val="22"/>
        </w:rPr>
        <w:t>et al.</w:t>
      </w:r>
      <w:r w:rsidRPr="0084540C">
        <w:rPr>
          <w:rFonts w:ascii="Arial" w:hAnsi="Arial" w:cs="Arial"/>
          <w:noProof/>
          <w:sz w:val="22"/>
        </w:rPr>
        <w:t xml:space="preserve"> Genetic meta-analysis of diagnosed Alzheimer’s disease identifies new risk loci and  implicates Aβ, tau, immunity and lipid processing. </w:t>
      </w:r>
      <w:r w:rsidRPr="0084540C">
        <w:rPr>
          <w:rFonts w:ascii="Arial" w:hAnsi="Arial" w:cs="Arial"/>
          <w:i/>
          <w:iCs/>
          <w:noProof/>
          <w:sz w:val="22"/>
        </w:rPr>
        <w:t>Nat. Genet.</w:t>
      </w:r>
      <w:r w:rsidRPr="0084540C">
        <w:rPr>
          <w:rFonts w:ascii="Arial" w:hAnsi="Arial" w:cs="Arial"/>
          <w:noProof/>
          <w:sz w:val="22"/>
        </w:rPr>
        <w:t xml:space="preserve"> </w:t>
      </w:r>
      <w:r w:rsidRPr="0084540C">
        <w:rPr>
          <w:rFonts w:ascii="Arial" w:hAnsi="Arial" w:cs="Arial"/>
          <w:b/>
          <w:bCs/>
          <w:noProof/>
          <w:sz w:val="22"/>
        </w:rPr>
        <w:t>51</w:t>
      </w:r>
      <w:r w:rsidRPr="0084540C">
        <w:rPr>
          <w:rFonts w:ascii="Arial" w:hAnsi="Arial" w:cs="Arial"/>
          <w:noProof/>
          <w:sz w:val="22"/>
        </w:rPr>
        <w:t>, 414–430 (2019).</w:t>
      </w:r>
    </w:p>
    <w:p w14:paraId="613EE55C"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6.</w:t>
      </w:r>
      <w:r w:rsidRPr="0084540C">
        <w:rPr>
          <w:rFonts w:ascii="Arial" w:hAnsi="Arial" w:cs="Arial"/>
          <w:noProof/>
          <w:sz w:val="22"/>
        </w:rPr>
        <w:tab/>
        <w:t xml:space="preserve">Marioni, R. E. </w:t>
      </w:r>
      <w:r w:rsidRPr="0084540C">
        <w:rPr>
          <w:rFonts w:ascii="Arial" w:hAnsi="Arial" w:cs="Arial"/>
          <w:i/>
          <w:iCs/>
          <w:noProof/>
          <w:sz w:val="22"/>
        </w:rPr>
        <w:t>et al.</w:t>
      </w:r>
      <w:r w:rsidRPr="0084540C">
        <w:rPr>
          <w:rFonts w:ascii="Arial" w:hAnsi="Arial" w:cs="Arial"/>
          <w:noProof/>
          <w:sz w:val="22"/>
        </w:rPr>
        <w:t xml:space="preserve"> GWAS on family history of Alzheimer’s disease. </w:t>
      </w:r>
      <w:r w:rsidRPr="0084540C">
        <w:rPr>
          <w:rFonts w:ascii="Arial" w:hAnsi="Arial" w:cs="Arial"/>
          <w:i/>
          <w:iCs/>
          <w:noProof/>
          <w:sz w:val="22"/>
        </w:rPr>
        <w:t>Transl. Psychiatry</w:t>
      </w:r>
      <w:r w:rsidRPr="0084540C">
        <w:rPr>
          <w:rFonts w:ascii="Arial" w:hAnsi="Arial" w:cs="Arial"/>
          <w:noProof/>
          <w:sz w:val="22"/>
        </w:rPr>
        <w:t xml:space="preserve"> </w:t>
      </w:r>
      <w:r w:rsidRPr="0084540C">
        <w:rPr>
          <w:rFonts w:ascii="Arial" w:hAnsi="Arial" w:cs="Arial"/>
          <w:b/>
          <w:bCs/>
          <w:noProof/>
          <w:sz w:val="22"/>
        </w:rPr>
        <w:t>8</w:t>
      </w:r>
      <w:r w:rsidRPr="0084540C">
        <w:rPr>
          <w:rFonts w:ascii="Arial" w:hAnsi="Arial" w:cs="Arial"/>
          <w:noProof/>
          <w:sz w:val="22"/>
        </w:rPr>
        <w:t>, 99 (2018).</w:t>
      </w:r>
    </w:p>
    <w:p w14:paraId="44F1D5E9"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7.</w:t>
      </w:r>
      <w:r w:rsidRPr="0084540C">
        <w:rPr>
          <w:rFonts w:ascii="Arial" w:hAnsi="Arial" w:cs="Arial"/>
          <w:noProof/>
          <w:sz w:val="22"/>
        </w:rPr>
        <w:tab/>
        <w:t xml:space="preserve">Burstein, D. </w:t>
      </w:r>
      <w:r w:rsidRPr="0084540C">
        <w:rPr>
          <w:rFonts w:ascii="Arial" w:hAnsi="Arial" w:cs="Arial"/>
          <w:i/>
          <w:iCs/>
          <w:noProof/>
          <w:sz w:val="22"/>
        </w:rPr>
        <w:t>et al.</w:t>
      </w:r>
      <w:r w:rsidRPr="0084540C">
        <w:rPr>
          <w:rFonts w:ascii="Arial" w:hAnsi="Arial" w:cs="Arial"/>
          <w:noProof/>
          <w:sz w:val="22"/>
        </w:rPr>
        <w:t xml:space="preserve"> Detecting and Adjusting for Hidden Biases due to Phenotype Misclassification in Genome-Wide Association Studies. </w:t>
      </w:r>
      <w:r w:rsidRPr="0084540C">
        <w:rPr>
          <w:rFonts w:ascii="Arial" w:hAnsi="Arial" w:cs="Arial"/>
          <w:i/>
          <w:iCs/>
          <w:noProof/>
          <w:sz w:val="22"/>
        </w:rPr>
        <w:t>medRxiv</w:t>
      </w:r>
      <w:r w:rsidRPr="0084540C">
        <w:rPr>
          <w:rFonts w:ascii="Arial" w:hAnsi="Arial" w:cs="Arial"/>
          <w:noProof/>
          <w:sz w:val="22"/>
        </w:rPr>
        <w:t xml:space="preserve"> 2023.01.17.23284670 (2023) doi:10.1101/2023.01.17.23284670.</w:t>
      </w:r>
    </w:p>
    <w:p w14:paraId="0CA81D2C"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8.</w:t>
      </w:r>
      <w:r w:rsidRPr="0084540C">
        <w:rPr>
          <w:rFonts w:ascii="Arial" w:hAnsi="Arial" w:cs="Arial"/>
          <w:noProof/>
          <w:sz w:val="22"/>
        </w:rPr>
        <w:tab/>
        <w:t xml:space="preserve">Gatz, M. </w:t>
      </w:r>
      <w:r w:rsidRPr="0084540C">
        <w:rPr>
          <w:rFonts w:ascii="Arial" w:hAnsi="Arial" w:cs="Arial"/>
          <w:i/>
          <w:iCs/>
          <w:noProof/>
          <w:sz w:val="22"/>
        </w:rPr>
        <w:t>et al.</w:t>
      </w:r>
      <w:r w:rsidRPr="0084540C">
        <w:rPr>
          <w:rFonts w:ascii="Arial" w:hAnsi="Arial" w:cs="Arial"/>
          <w:noProof/>
          <w:sz w:val="22"/>
        </w:rPr>
        <w:t xml:space="preserve"> Role of genes and environments for explaining Alzheimer disease. </w:t>
      </w:r>
      <w:r w:rsidRPr="0084540C">
        <w:rPr>
          <w:rFonts w:ascii="Arial" w:hAnsi="Arial" w:cs="Arial"/>
          <w:i/>
          <w:iCs/>
          <w:noProof/>
          <w:sz w:val="22"/>
        </w:rPr>
        <w:t>Arch. Gen. Psychiatry</w:t>
      </w:r>
      <w:r w:rsidRPr="0084540C">
        <w:rPr>
          <w:rFonts w:ascii="Arial" w:hAnsi="Arial" w:cs="Arial"/>
          <w:noProof/>
          <w:sz w:val="22"/>
        </w:rPr>
        <w:t xml:space="preserve"> </w:t>
      </w:r>
      <w:r w:rsidRPr="0084540C">
        <w:rPr>
          <w:rFonts w:ascii="Arial" w:hAnsi="Arial" w:cs="Arial"/>
          <w:b/>
          <w:bCs/>
          <w:noProof/>
          <w:sz w:val="22"/>
        </w:rPr>
        <w:t>63</w:t>
      </w:r>
      <w:r w:rsidRPr="0084540C">
        <w:rPr>
          <w:rFonts w:ascii="Arial" w:hAnsi="Arial" w:cs="Arial"/>
          <w:noProof/>
          <w:sz w:val="22"/>
        </w:rPr>
        <w:t>, 168–174 (2006).</w:t>
      </w:r>
    </w:p>
    <w:p w14:paraId="2873C613"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9.</w:t>
      </w:r>
      <w:r w:rsidRPr="0084540C">
        <w:rPr>
          <w:rFonts w:ascii="Arial" w:hAnsi="Arial" w:cs="Arial"/>
          <w:noProof/>
          <w:sz w:val="22"/>
        </w:rPr>
        <w:tab/>
        <w:t xml:space="preserve">Escott-Price, V. &amp; Hardy, J. Genome-wide association studies for Alzheimer’s disease: bigger is not always better. </w:t>
      </w:r>
      <w:r w:rsidRPr="0084540C">
        <w:rPr>
          <w:rFonts w:ascii="Arial" w:hAnsi="Arial" w:cs="Arial"/>
          <w:i/>
          <w:iCs/>
          <w:noProof/>
          <w:sz w:val="22"/>
        </w:rPr>
        <w:t>Brain Commun.</w:t>
      </w:r>
      <w:r w:rsidRPr="0084540C">
        <w:rPr>
          <w:rFonts w:ascii="Arial" w:hAnsi="Arial" w:cs="Arial"/>
          <w:noProof/>
          <w:sz w:val="22"/>
        </w:rPr>
        <w:t xml:space="preserve"> </w:t>
      </w:r>
      <w:r w:rsidRPr="0084540C">
        <w:rPr>
          <w:rFonts w:ascii="Arial" w:hAnsi="Arial" w:cs="Arial"/>
          <w:b/>
          <w:bCs/>
          <w:noProof/>
          <w:sz w:val="22"/>
        </w:rPr>
        <w:t>4</w:t>
      </w:r>
      <w:r w:rsidRPr="0084540C">
        <w:rPr>
          <w:rFonts w:ascii="Arial" w:hAnsi="Arial" w:cs="Arial"/>
          <w:noProof/>
          <w:sz w:val="22"/>
        </w:rPr>
        <w:t>, fcac125 (2022).</w:t>
      </w:r>
    </w:p>
    <w:p w14:paraId="7C829D5E"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10.</w:t>
      </w:r>
      <w:r w:rsidRPr="0084540C">
        <w:rPr>
          <w:rFonts w:ascii="Arial" w:hAnsi="Arial" w:cs="Arial"/>
          <w:noProof/>
          <w:sz w:val="22"/>
        </w:rPr>
        <w:tab/>
        <w:t xml:space="preserve">Holstege, H. </w:t>
      </w:r>
      <w:r w:rsidRPr="0084540C">
        <w:rPr>
          <w:rFonts w:ascii="Arial" w:hAnsi="Arial" w:cs="Arial"/>
          <w:i/>
          <w:iCs/>
          <w:noProof/>
          <w:sz w:val="22"/>
        </w:rPr>
        <w:t>et al.</w:t>
      </w:r>
      <w:r w:rsidRPr="0084540C">
        <w:rPr>
          <w:rFonts w:ascii="Arial" w:hAnsi="Arial" w:cs="Arial"/>
          <w:noProof/>
          <w:sz w:val="22"/>
        </w:rPr>
        <w:t xml:space="preserve"> Exome sequencing identifies rare damaging variants in ATP8B4 and ABCA1 as risk factors for Alzheimer’s disease. </w:t>
      </w:r>
      <w:r w:rsidRPr="0084540C">
        <w:rPr>
          <w:rFonts w:ascii="Arial" w:hAnsi="Arial" w:cs="Arial"/>
          <w:i/>
          <w:iCs/>
          <w:noProof/>
          <w:sz w:val="22"/>
        </w:rPr>
        <w:t>Nat. Genet.</w:t>
      </w:r>
      <w:r w:rsidRPr="0084540C">
        <w:rPr>
          <w:rFonts w:ascii="Arial" w:hAnsi="Arial" w:cs="Arial"/>
          <w:noProof/>
          <w:sz w:val="22"/>
        </w:rPr>
        <w:t xml:space="preserve"> </w:t>
      </w:r>
      <w:r w:rsidRPr="0084540C">
        <w:rPr>
          <w:rFonts w:ascii="Arial" w:hAnsi="Arial" w:cs="Arial"/>
          <w:b/>
          <w:bCs/>
          <w:noProof/>
          <w:sz w:val="22"/>
        </w:rPr>
        <w:t>54</w:t>
      </w:r>
      <w:r w:rsidRPr="0084540C">
        <w:rPr>
          <w:rFonts w:ascii="Arial" w:hAnsi="Arial" w:cs="Arial"/>
          <w:noProof/>
          <w:sz w:val="22"/>
        </w:rPr>
        <w:t>, 1786–1794 (2022).</w:t>
      </w:r>
    </w:p>
    <w:p w14:paraId="39DC1084" w14:textId="77777777" w:rsidR="0084540C" w:rsidRPr="0084540C" w:rsidRDefault="0084540C" w:rsidP="0084540C">
      <w:pPr>
        <w:widowControl w:val="0"/>
        <w:autoSpaceDE w:val="0"/>
        <w:autoSpaceDN w:val="0"/>
        <w:adjustRightInd w:val="0"/>
        <w:ind w:left="640" w:hanging="640"/>
        <w:rPr>
          <w:rFonts w:ascii="Arial" w:hAnsi="Arial" w:cs="Arial"/>
          <w:noProof/>
          <w:sz w:val="22"/>
        </w:rPr>
      </w:pPr>
      <w:r w:rsidRPr="0084540C">
        <w:rPr>
          <w:rFonts w:ascii="Arial" w:hAnsi="Arial" w:cs="Arial"/>
          <w:noProof/>
          <w:sz w:val="22"/>
        </w:rPr>
        <w:t>11.</w:t>
      </w:r>
      <w:r w:rsidRPr="0084540C">
        <w:rPr>
          <w:rFonts w:ascii="Arial" w:hAnsi="Arial" w:cs="Arial"/>
          <w:noProof/>
          <w:sz w:val="22"/>
        </w:rPr>
        <w:tab/>
        <w:t xml:space="preserve">R Core Team. R: A Language and Environment for Statistical Computing. </w:t>
      </w:r>
      <w:r w:rsidRPr="0084540C">
        <w:rPr>
          <w:rFonts w:ascii="Arial" w:hAnsi="Arial" w:cs="Arial"/>
          <w:i/>
          <w:iCs/>
          <w:noProof/>
          <w:sz w:val="22"/>
        </w:rPr>
        <w:t>R Foundation for Statistical Computing</w:t>
      </w:r>
      <w:r w:rsidRPr="0084540C">
        <w:rPr>
          <w:rFonts w:ascii="Arial" w:hAnsi="Arial" w:cs="Arial"/>
          <w:noProof/>
          <w:sz w:val="22"/>
        </w:rPr>
        <w:t xml:space="preserve"> (2017).</w:t>
      </w:r>
    </w:p>
    <w:p w14:paraId="554CC4DD" w14:textId="3B1D8193" w:rsidR="000A5B2A" w:rsidRPr="00CC22E8" w:rsidRDefault="006A7E60" w:rsidP="0084540C">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sectPr w:rsidR="000A5B2A" w:rsidRPr="00CC22E8" w:rsidSect="006A5113">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400" w16cex:dateUtc="2023-04-24T09:18:00Z"/>
  <w16cex:commentExtensible w16cex:durableId="27FBB054" w16cex:dateUtc="2023-05-02T13:52:00Z"/>
  <w16cex:commentExtensible w16cex:durableId="27F0E564" w16cex:dateUtc="2023-04-24T09:24:00Z"/>
  <w16cex:commentExtensible w16cex:durableId="27F0E5B4" w16cex:dateUtc="2023-04-24T09:25:00Z"/>
  <w16cex:commentExtensible w16cex:durableId="27F0E668" w16cex:dateUtc="2023-04-24T09:28:00Z"/>
  <w16cex:commentExtensible w16cex:durableId="27FBB1B0" w16cex:dateUtc="2023-05-02T13:58:00Z"/>
  <w16cex:commentExtensible w16cex:durableId="27F0E6C9" w16cex:dateUtc="2023-04-24T09:30:00Z"/>
  <w16cex:commentExtensible w16cex:durableId="27FBB2FC" w16cex:dateUtc="2023-05-02T14:04:00Z"/>
  <w16cex:commentExtensible w16cex:durableId="27F0E71E" w16cex:dateUtc="2023-04-24T09:31:00Z"/>
  <w16cex:commentExtensible w16cex:durableId="27F0E820" w16cex:dateUtc="2023-04-24T09:36:00Z"/>
  <w16cex:commentExtensible w16cex:durableId="27FBB4FE" w16cex:dateUtc="2023-05-02T14:12:00Z"/>
  <w16cex:commentExtensible w16cex:durableId="27FBB883" w16cex:dateUtc="2023-05-02T14:27:00Z"/>
  <w16cex:commentExtensible w16cex:durableId="27F0F3BC" w16cex:dateUtc="2023-04-24T10:25:00Z"/>
  <w16cex:commentExtensible w16cex:durableId="27F0F3E2" w16cex:dateUtc="2023-04-24T10:26:00Z"/>
  <w16cex:commentExtensible w16cex:durableId="27F0F87A" w16cex:dateUtc="2023-04-24T10:45:00Z"/>
  <w16cex:commentExtensible w16cex:durableId="27F10226" w16cex:dateUtc="2023-04-24T11:27:00Z"/>
  <w16cex:commentExtensible w16cex:durableId="27FBB93E" w16cex:dateUtc="2023-05-02T14:30:00Z"/>
  <w16cex:commentExtensible w16cex:durableId="27FBB9B0" w16cex:dateUtc="2023-05-02T14:32:00Z"/>
  <w16cex:commentExtensible w16cex:durableId="27FBBD2F" w16cex:dateUtc="2023-05-02T14:47:00Z"/>
  <w16cex:commentExtensible w16cex:durableId="27FBBC44" w16cex:dateUtc="2023-05-02T14:43:00Z"/>
  <w16cex:commentExtensible w16cex:durableId="27FBBF38" w16cex:dateUtc="2023-05-02T14:56:00Z"/>
  <w16cex:commentExtensible w16cex:durableId="27FBC0D3" w16cex:dateUtc="2023-05-02T15:03:00Z"/>
  <w16cex:commentExtensible w16cex:durableId="27FBC191" w16cex:dateUtc="2023-05-02T15:06:00Z"/>
  <w16cex:commentExtensible w16cex:durableId="27F0FE73" w16cex:dateUtc="2023-04-24T11:11:00Z"/>
  <w16cex:commentExtensible w16cex:durableId="27FBC20F" w16cex:dateUtc="2023-05-02T15:08:00Z"/>
  <w16cex:commentExtensible w16cex:durableId="27FBC358" w16cex:dateUtc="2023-05-02T15:14:00Z"/>
  <w16cex:commentExtensible w16cex:durableId="27F0FF45" w16cex:dateUtc="2023-04-24T11:14:00Z"/>
  <w16cex:commentExtensible w16cex:durableId="27FBC632" w16cex:dateUtc="2023-05-02T15:26:00Z"/>
  <w16cex:commentExtensible w16cex:durableId="27FBC6A1" w16cex:dateUtc="2023-05-02T15:28:00Z"/>
  <w16cex:commentExtensible w16cex:durableId="27FBC7C8" w16cex:dateUtc="2023-05-02T15:32:00Z"/>
  <w16cex:commentExtensible w16cex:durableId="27F100EF" w16cex:dateUtc="2023-04-24T11:21:00Z"/>
  <w16cex:commentExtensible w16cex:durableId="27FBC8DE" w16cex:dateUtc="2023-05-02T15:37:00Z"/>
  <w16cex:commentExtensible w16cex:durableId="27F10194" w16cex:dateUtc="2023-04-24T11:24:00Z"/>
  <w16cex:commentExtensible w16cex:durableId="27F101B9" w16cex:dateUtc="2023-04-24T11:25:00Z"/>
  <w16cex:commentExtensible w16cex:durableId="27F101D1" w16cex:dateUtc="2023-04-24T11:25:00Z"/>
  <w16cex:commentExtensible w16cex:durableId="27F10272" w16cex:dateUtc="2023-04-24T11:28:00Z"/>
  <w16cex:commentExtensible w16cex:durableId="27F1029D" w16cex:dateUtc="2023-04-24T11:29:00Z"/>
  <w16cex:commentExtensible w16cex:durableId="27F1086E" w16cex:dateUtc="2023-04-24T11:53:00Z"/>
  <w16cex:commentExtensible w16cex:durableId="27FBCAE6" w16cex:dateUtc="2023-05-02T15:46:00Z"/>
  <w16cex:commentExtensible w16cex:durableId="27FBCB65" w16cex:dateUtc="2023-05-02T15:48:00Z"/>
  <w16cex:commentExtensible w16cex:durableId="27F104CE" w16cex:dateUtc="2023-04-24T11:38:00Z"/>
  <w16cex:commentExtensible w16cex:durableId="27F104DE" w16cex:dateUtc="2023-04-24T11:38:00Z"/>
  <w16cex:commentExtensible w16cex:durableId="27F106C7" w16cex:dateUtc="2023-04-24T11:46:00Z"/>
  <w16cex:commentExtensible w16cex:durableId="27FBCBBB" w16cex:dateUtc="2023-05-02T15:49:00Z"/>
  <w16cex:commentExtensible w16cex:durableId="27FBCC3B" w16cex:dateUtc="2023-05-02T15:51:00Z"/>
  <w16cex:commentExtensible w16cex:durableId="27F10708" w16cex:dateUtc="2023-04-24T11:47:00Z"/>
  <w16cex:commentExtensible w16cex:durableId="27F10727" w16cex:dateUtc="2023-04-24T11:48:00Z"/>
  <w16cex:commentExtensible w16cex:durableId="27FBCD35" w16cex:dateUtc="2023-05-02T15:56:00Z"/>
  <w16cex:commentExtensible w16cex:durableId="27F107A7" w16cex:dateUtc="2023-04-24T11:50:00Z"/>
  <w16cex:commentExtensible w16cex:durableId="27FBCDBC" w16cex:dateUtc="2023-05-02T15:58:00Z"/>
  <w16cex:commentExtensible w16cex:durableId="27FBCDF6" w16cex:dateUtc="2023-05-02T15:59:00Z"/>
  <w16cex:commentExtensible w16cex:durableId="27FBCF73" w16cex:dateUtc="2023-05-02T16:0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C575D"/>
    <w:multiLevelType w:val="hybridMultilevel"/>
    <w:tmpl w:val="B5E4A4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A2ED2"/>
    <w:multiLevelType w:val="hybridMultilevel"/>
    <w:tmpl w:val="27E8787C"/>
    <w:lvl w:ilvl="0" w:tplc="536A6EBA">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37CD0"/>
    <w:multiLevelType w:val="hybridMultilevel"/>
    <w:tmpl w:val="32D20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6A7618"/>
    <w:multiLevelType w:val="hybridMultilevel"/>
    <w:tmpl w:val="A6B85D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2E019F4"/>
    <w:multiLevelType w:val="hybridMultilevel"/>
    <w:tmpl w:val="89C27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0F7427"/>
    <w:multiLevelType w:val="hybridMultilevel"/>
    <w:tmpl w:val="BFBE7E5C"/>
    <w:lvl w:ilvl="0" w:tplc="77D8387C">
      <w:start w:val="1"/>
      <w:numFmt w:val="bullet"/>
      <w:lvlText w:val=""/>
      <w:lvlJc w:val="left"/>
      <w:pPr>
        <w:ind w:left="57" w:hanging="5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746C02"/>
    <w:multiLevelType w:val="hybridMultilevel"/>
    <w:tmpl w:val="9C16905E"/>
    <w:lvl w:ilvl="0" w:tplc="7CE6170C">
      <w:start w:val="1"/>
      <w:numFmt w:val="bullet"/>
      <w:lvlText w:val=""/>
      <w:lvlJc w:val="left"/>
      <w:pPr>
        <w:ind w:left="57" w:hanging="5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EF2C54"/>
    <w:multiLevelType w:val="hybridMultilevel"/>
    <w:tmpl w:val="78C22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A900A1"/>
    <w:multiLevelType w:val="hybridMultilevel"/>
    <w:tmpl w:val="AF222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4A5571"/>
    <w:multiLevelType w:val="hybridMultilevel"/>
    <w:tmpl w:val="C840F7FC"/>
    <w:lvl w:ilvl="0" w:tplc="536A6EBA">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6A5DED"/>
    <w:multiLevelType w:val="hybridMultilevel"/>
    <w:tmpl w:val="10364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9C09B5"/>
    <w:multiLevelType w:val="hybridMultilevel"/>
    <w:tmpl w:val="3886B46E"/>
    <w:lvl w:ilvl="0" w:tplc="ED28D658">
      <w:start w:val="1"/>
      <w:numFmt w:val="bullet"/>
      <w:lvlText w:val=""/>
      <w:lvlJc w:val="left"/>
      <w:pPr>
        <w:tabs>
          <w:tab w:val="num" w:pos="57"/>
        </w:tabs>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D25379"/>
    <w:multiLevelType w:val="hybridMultilevel"/>
    <w:tmpl w:val="191A4994"/>
    <w:lvl w:ilvl="0" w:tplc="536A6EBA">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6746A6"/>
    <w:multiLevelType w:val="hybridMultilevel"/>
    <w:tmpl w:val="34260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7D46A7"/>
    <w:multiLevelType w:val="hybridMultilevel"/>
    <w:tmpl w:val="70641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8840DA"/>
    <w:multiLevelType w:val="hybridMultilevel"/>
    <w:tmpl w:val="2A0A09B2"/>
    <w:lvl w:ilvl="0" w:tplc="536A6EBA">
      <w:start w:val="1"/>
      <w:numFmt w:val="bullet"/>
      <w:lvlText w:val=""/>
      <w:lvlJc w:val="left"/>
      <w:pPr>
        <w:ind w:left="170" w:hanging="17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D1197D"/>
    <w:multiLevelType w:val="hybridMultilevel"/>
    <w:tmpl w:val="ED98A0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973ECD"/>
    <w:multiLevelType w:val="hybridMultilevel"/>
    <w:tmpl w:val="F934D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890308"/>
    <w:multiLevelType w:val="hybridMultilevel"/>
    <w:tmpl w:val="EA2AF6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DE11A9C"/>
    <w:multiLevelType w:val="hybridMultilevel"/>
    <w:tmpl w:val="2FFC6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F245495"/>
    <w:multiLevelType w:val="hybridMultilevel"/>
    <w:tmpl w:val="3898AE80"/>
    <w:lvl w:ilvl="0" w:tplc="6068EDA2">
      <w:start w:val="1"/>
      <w:numFmt w:val="bullet"/>
      <w:lvlText w:val=""/>
      <w:lvlJc w:val="left"/>
      <w:pPr>
        <w:ind w:left="57" w:hanging="5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8"/>
  </w:num>
  <w:num w:numId="4">
    <w:abstractNumId w:val="13"/>
  </w:num>
  <w:num w:numId="5">
    <w:abstractNumId w:val="10"/>
  </w:num>
  <w:num w:numId="6">
    <w:abstractNumId w:val="7"/>
  </w:num>
  <w:num w:numId="7">
    <w:abstractNumId w:val="2"/>
  </w:num>
  <w:num w:numId="8">
    <w:abstractNumId w:val="3"/>
  </w:num>
  <w:num w:numId="9">
    <w:abstractNumId w:val="0"/>
  </w:num>
  <w:num w:numId="10">
    <w:abstractNumId w:val="4"/>
  </w:num>
  <w:num w:numId="11">
    <w:abstractNumId w:val="9"/>
  </w:num>
  <w:num w:numId="12">
    <w:abstractNumId w:val="17"/>
  </w:num>
  <w:num w:numId="13">
    <w:abstractNumId w:val="20"/>
  </w:num>
  <w:num w:numId="14">
    <w:abstractNumId w:val="5"/>
  </w:num>
  <w:num w:numId="15">
    <w:abstractNumId w:val="11"/>
  </w:num>
  <w:num w:numId="16">
    <w:abstractNumId w:val="6"/>
  </w:num>
  <w:num w:numId="17">
    <w:abstractNumId w:val="1"/>
  </w:num>
  <w:num w:numId="18">
    <w:abstractNumId w:val="12"/>
  </w:num>
  <w:num w:numId="19">
    <w:abstractNumId w:val="15"/>
  </w:num>
  <w:num w:numId="20">
    <w:abstractNumId w:val="1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558"/>
    <w:rsid w:val="00001196"/>
    <w:rsid w:val="00002A3A"/>
    <w:rsid w:val="00013812"/>
    <w:rsid w:val="000156B0"/>
    <w:rsid w:val="0001699F"/>
    <w:rsid w:val="00022771"/>
    <w:rsid w:val="000235E6"/>
    <w:rsid w:val="00024B69"/>
    <w:rsid w:val="00025129"/>
    <w:rsid w:val="00025689"/>
    <w:rsid w:val="00030D76"/>
    <w:rsid w:val="000312C8"/>
    <w:rsid w:val="00031B8E"/>
    <w:rsid w:val="00031CC6"/>
    <w:rsid w:val="00031F0D"/>
    <w:rsid w:val="00032A15"/>
    <w:rsid w:val="000332D6"/>
    <w:rsid w:val="00041F44"/>
    <w:rsid w:val="00042E1F"/>
    <w:rsid w:val="00044340"/>
    <w:rsid w:val="00046ED1"/>
    <w:rsid w:val="00050EEA"/>
    <w:rsid w:val="00051FB0"/>
    <w:rsid w:val="0005212B"/>
    <w:rsid w:val="00054D33"/>
    <w:rsid w:val="00056A01"/>
    <w:rsid w:val="000576CD"/>
    <w:rsid w:val="00057D5E"/>
    <w:rsid w:val="00062770"/>
    <w:rsid w:val="00063666"/>
    <w:rsid w:val="000703DE"/>
    <w:rsid w:val="00071E68"/>
    <w:rsid w:val="00074DCE"/>
    <w:rsid w:val="00075BD0"/>
    <w:rsid w:val="000801BB"/>
    <w:rsid w:val="00081E25"/>
    <w:rsid w:val="00082090"/>
    <w:rsid w:val="000826AC"/>
    <w:rsid w:val="000857EA"/>
    <w:rsid w:val="00087561"/>
    <w:rsid w:val="0009127B"/>
    <w:rsid w:val="00093DBB"/>
    <w:rsid w:val="00096164"/>
    <w:rsid w:val="000963F8"/>
    <w:rsid w:val="000A120C"/>
    <w:rsid w:val="000A1F9A"/>
    <w:rsid w:val="000A268C"/>
    <w:rsid w:val="000A2AFC"/>
    <w:rsid w:val="000A549A"/>
    <w:rsid w:val="000A5B2A"/>
    <w:rsid w:val="000A618E"/>
    <w:rsid w:val="000A61FE"/>
    <w:rsid w:val="000A64C9"/>
    <w:rsid w:val="000A6806"/>
    <w:rsid w:val="000A71F9"/>
    <w:rsid w:val="000B348B"/>
    <w:rsid w:val="000B46B0"/>
    <w:rsid w:val="000B4BD6"/>
    <w:rsid w:val="000B674A"/>
    <w:rsid w:val="000C319F"/>
    <w:rsid w:val="000C4523"/>
    <w:rsid w:val="000C4EF8"/>
    <w:rsid w:val="000C652E"/>
    <w:rsid w:val="000D196D"/>
    <w:rsid w:val="000D2F44"/>
    <w:rsid w:val="000D4292"/>
    <w:rsid w:val="000D5547"/>
    <w:rsid w:val="000D72B3"/>
    <w:rsid w:val="000E0A45"/>
    <w:rsid w:val="000E3E5D"/>
    <w:rsid w:val="000E795A"/>
    <w:rsid w:val="000F1E6A"/>
    <w:rsid w:val="000F2006"/>
    <w:rsid w:val="000F72CE"/>
    <w:rsid w:val="00100405"/>
    <w:rsid w:val="00101574"/>
    <w:rsid w:val="00101C03"/>
    <w:rsid w:val="0010235D"/>
    <w:rsid w:val="00105397"/>
    <w:rsid w:val="00105F4F"/>
    <w:rsid w:val="00110322"/>
    <w:rsid w:val="00113066"/>
    <w:rsid w:val="001130AF"/>
    <w:rsid w:val="00113D5C"/>
    <w:rsid w:val="00114C83"/>
    <w:rsid w:val="001151B5"/>
    <w:rsid w:val="00115592"/>
    <w:rsid w:val="00117519"/>
    <w:rsid w:val="00122284"/>
    <w:rsid w:val="00124518"/>
    <w:rsid w:val="00126F41"/>
    <w:rsid w:val="00131469"/>
    <w:rsid w:val="001331D9"/>
    <w:rsid w:val="00135715"/>
    <w:rsid w:val="0013596C"/>
    <w:rsid w:val="00135AF7"/>
    <w:rsid w:val="001362EB"/>
    <w:rsid w:val="0014288D"/>
    <w:rsid w:val="001428F4"/>
    <w:rsid w:val="00142CD3"/>
    <w:rsid w:val="001430E8"/>
    <w:rsid w:val="0014360C"/>
    <w:rsid w:val="00146295"/>
    <w:rsid w:val="001528E2"/>
    <w:rsid w:val="00161A01"/>
    <w:rsid w:val="00176151"/>
    <w:rsid w:val="001773F9"/>
    <w:rsid w:val="001775E2"/>
    <w:rsid w:val="00177951"/>
    <w:rsid w:val="001869AD"/>
    <w:rsid w:val="00191A88"/>
    <w:rsid w:val="001A1F72"/>
    <w:rsid w:val="001B4442"/>
    <w:rsid w:val="001B50DF"/>
    <w:rsid w:val="001C0B89"/>
    <w:rsid w:val="001C4D18"/>
    <w:rsid w:val="001C53FF"/>
    <w:rsid w:val="001C6444"/>
    <w:rsid w:val="001C7B4D"/>
    <w:rsid w:val="001D2BBB"/>
    <w:rsid w:val="001D3945"/>
    <w:rsid w:val="001D4626"/>
    <w:rsid w:val="001E4CD0"/>
    <w:rsid w:val="001E5538"/>
    <w:rsid w:val="001E5F15"/>
    <w:rsid w:val="001E6745"/>
    <w:rsid w:val="001E7F2A"/>
    <w:rsid w:val="001F0D2E"/>
    <w:rsid w:val="001F1E4C"/>
    <w:rsid w:val="001F360D"/>
    <w:rsid w:val="001F5E90"/>
    <w:rsid w:val="001F7186"/>
    <w:rsid w:val="001F79A8"/>
    <w:rsid w:val="002021EC"/>
    <w:rsid w:val="00204C6A"/>
    <w:rsid w:val="002074AB"/>
    <w:rsid w:val="002107E3"/>
    <w:rsid w:val="0021186D"/>
    <w:rsid w:val="002159AA"/>
    <w:rsid w:val="00220223"/>
    <w:rsid w:val="00221162"/>
    <w:rsid w:val="00225213"/>
    <w:rsid w:val="00225D01"/>
    <w:rsid w:val="002313BB"/>
    <w:rsid w:val="002317EC"/>
    <w:rsid w:val="00234D3B"/>
    <w:rsid w:val="002402A1"/>
    <w:rsid w:val="0024262A"/>
    <w:rsid w:val="00243A6D"/>
    <w:rsid w:val="002461F7"/>
    <w:rsid w:val="0025112E"/>
    <w:rsid w:val="00251829"/>
    <w:rsid w:val="00257534"/>
    <w:rsid w:val="00260D67"/>
    <w:rsid w:val="00262B30"/>
    <w:rsid w:val="00265BFD"/>
    <w:rsid w:val="002666E4"/>
    <w:rsid w:val="00266BAC"/>
    <w:rsid w:val="00273EB3"/>
    <w:rsid w:val="00276771"/>
    <w:rsid w:val="00280607"/>
    <w:rsid w:val="00280D50"/>
    <w:rsid w:val="00284A39"/>
    <w:rsid w:val="00284C14"/>
    <w:rsid w:val="00286388"/>
    <w:rsid w:val="00287A81"/>
    <w:rsid w:val="00294122"/>
    <w:rsid w:val="0029485B"/>
    <w:rsid w:val="00295237"/>
    <w:rsid w:val="00296558"/>
    <w:rsid w:val="00297502"/>
    <w:rsid w:val="002A09A4"/>
    <w:rsid w:val="002A2581"/>
    <w:rsid w:val="002A3B83"/>
    <w:rsid w:val="002A42FA"/>
    <w:rsid w:val="002A6CB8"/>
    <w:rsid w:val="002A7F5C"/>
    <w:rsid w:val="002B3CB0"/>
    <w:rsid w:val="002B4458"/>
    <w:rsid w:val="002B5FCC"/>
    <w:rsid w:val="002B60AA"/>
    <w:rsid w:val="002B716A"/>
    <w:rsid w:val="002C02DB"/>
    <w:rsid w:val="002C0B72"/>
    <w:rsid w:val="002C0F10"/>
    <w:rsid w:val="002D1FB6"/>
    <w:rsid w:val="002D321B"/>
    <w:rsid w:val="002D38D9"/>
    <w:rsid w:val="002D3E96"/>
    <w:rsid w:val="002D5DEA"/>
    <w:rsid w:val="002D654E"/>
    <w:rsid w:val="002D6932"/>
    <w:rsid w:val="002D702D"/>
    <w:rsid w:val="002E01B9"/>
    <w:rsid w:val="002E0D8D"/>
    <w:rsid w:val="002E1068"/>
    <w:rsid w:val="002E128D"/>
    <w:rsid w:val="002E5579"/>
    <w:rsid w:val="002E5BF2"/>
    <w:rsid w:val="002E794D"/>
    <w:rsid w:val="002E7D80"/>
    <w:rsid w:val="002F0742"/>
    <w:rsid w:val="002F1774"/>
    <w:rsid w:val="002F2EAC"/>
    <w:rsid w:val="003005E3"/>
    <w:rsid w:val="00301C6A"/>
    <w:rsid w:val="003021B2"/>
    <w:rsid w:val="0030562B"/>
    <w:rsid w:val="00305F7B"/>
    <w:rsid w:val="003065A3"/>
    <w:rsid w:val="00307285"/>
    <w:rsid w:val="003078C8"/>
    <w:rsid w:val="003135C8"/>
    <w:rsid w:val="00313B48"/>
    <w:rsid w:val="00314275"/>
    <w:rsid w:val="00314DE5"/>
    <w:rsid w:val="00316C0C"/>
    <w:rsid w:val="00317A06"/>
    <w:rsid w:val="00317F39"/>
    <w:rsid w:val="00322970"/>
    <w:rsid w:val="00322C49"/>
    <w:rsid w:val="00327C61"/>
    <w:rsid w:val="00330DAF"/>
    <w:rsid w:val="00331728"/>
    <w:rsid w:val="00331A62"/>
    <w:rsid w:val="00336408"/>
    <w:rsid w:val="0033779C"/>
    <w:rsid w:val="00340A0A"/>
    <w:rsid w:val="00341CAE"/>
    <w:rsid w:val="00342208"/>
    <w:rsid w:val="003423DA"/>
    <w:rsid w:val="00343D3C"/>
    <w:rsid w:val="00343F86"/>
    <w:rsid w:val="0035126E"/>
    <w:rsid w:val="00354E38"/>
    <w:rsid w:val="00356FCF"/>
    <w:rsid w:val="0035724A"/>
    <w:rsid w:val="00364D40"/>
    <w:rsid w:val="0036568A"/>
    <w:rsid w:val="00370176"/>
    <w:rsid w:val="0037291D"/>
    <w:rsid w:val="003772D2"/>
    <w:rsid w:val="00377CC1"/>
    <w:rsid w:val="003816B8"/>
    <w:rsid w:val="003832CF"/>
    <w:rsid w:val="00385D62"/>
    <w:rsid w:val="00386410"/>
    <w:rsid w:val="00390393"/>
    <w:rsid w:val="003939B6"/>
    <w:rsid w:val="00396B74"/>
    <w:rsid w:val="003A1C66"/>
    <w:rsid w:val="003B141F"/>
    <w:rsid w:val="003B1562"/>
    <w:rsid w:val="003B1BDD"/>
    <w:rsid w:val="003B2100"/>
    <w:rsid w:val="003B4392"/>
    <w:rsid w:val="003B4D72"/>
    <w:rsid w:val="003B7B59"/>
    <w:rsid w:val="003C1F71"/>
    <w:rsid w:val="003C431E"/>
    <w:rsid w:val="003C6560"/>
    <w:rsid w:val="003D104D"/>
    <w:rsid w:val="003D1971"/>
    <w:rsid w:val="003D2CC5"/>
    <w:rsid w:val="003D4DB1"/>
    <w:rsid w:val="003E20B3"/>
    <w:rsid w:val="003E2BAB"/>
    <w:rsid w:val="003E2E76"/>
    <w:rsid w:val="003E32B1"/>
    <w:rsid w:val="003E49E7"/>
    <w:rsid w:val="003E5345"/>
    <w:rsid w:val="003F236E"/>
    <w:rsid w:val="003F24AA"/>
    <w:rsid w:val="003F44B0"/>
    <w:rsid w:val="00401121"/>
    <w:rsid w:val="00402CFF"/>
    <w:rsid w:val="00405932"/>
    <w:rsid w:val="004079D2"/>
    <w:rsid w:val="004144A4"/>
    <w:rsid w:val="00414C62"/>
    <w:rsid w:val="00415EA5"/>
    <w:rsid w:val="0042478D"/>
    <w:rsid w:val="0042523E"/>
    <w:rsid w:val="004272CF"/>
    <w:rsid w:val="00427C0F"/>
    <w:rsid w:val="004336DB"/>
    <w:rsid w:val="00433A8D"/>
    <w:rsid w:val="00436984"/>
    <w:rsid w:val="00441B89"/>
    <w:rsid w:val="00451FD0"/>
    <w:rsid w:val="00452B34"/>
    <w:rsid w:val="00455E70"/>
    <w:rsid w:val="00471752"/>
    <w:rsid w:val="004719ED"/>
    <w:rsid w:val="004723BC"/>
    <w:rsid w:val="00472DF3"/>
    <w:rsid w:val="004742A1"/>
    <w:rsid w:val="00474E3D"/>
    <w:rsid w:val="0048004C"/>
    <w:rsid w:val="00480324"/>
    <w:rsid w:val="00480863"/>
    <w:rsid w:val="00480F00"/>
    <w:rsid w:val="0048548D"/>
    <w:rsid w:val="00487A76"/>
    <w:rsid w:val="00491D47"/>
    <w:rsid w:val="004928FD"/>
    <w:rsid w:val="00497165"/>
    <w:rsid w:val="004A0917"/>
    <w:rsid w:val="004A1340"/>
    <w:rsid w:val="004A13CB"/>
    <w:rsid w:val="004A158E"/>
    <w:rsid w:val="004A2B4B"/>
    <w:rsid w:val="004A5729"/>
    <w:rsid w:val="004A6262"/>
    <w:rsid w:val="004A6FC9"/>
    <w:rsid w:val="004A74BD"/>
    <w:rsid w:val="004A7B1D"/>
    <w:rsid w:val="004B0241"/>
    <w:rsid w:val="004B0419"/>
    <w:rsid w:val="004B506F"/>
    <w:rsid w:val="004B5F88"/>
    <w:rsid w:val="004B6E28"/>
    <w:rsid w:val="004B6F0A"/>
    <w:rsid w:val="004C0FE5"/>
    <w:rsid w:val="004C17D1"/>
    <w:rsid w:val="004C1B31"/>
    <w:rsid w:val="004C2F6E"/>
    <w:rsid w:val="004C467E"/>
    <w:rsid w:val="004C5636"/>
    <w:rsid w:val="004C731A"/>
    <w:rsid w:val="004D056F"/>
    <w:rsid w:val="004D0930"/>
    <w:rsid w:val="004D13AE"/>
    <w:rsid w:val="004D1F42"/>
    <w:rsid w:val="004D1FCE"/>
    <w:rsid w:val="004D20AD"/>
    <w:rsid w:val="004D285E"/>
    <w:rsid w:val="004D33D0"/>
    <w:rsid w:val="004D3F63"/>
    <w:rsid w:val="004D48A3"/>
    <w:rsid w:val="004D57E3"/>
    <w:rsid w:val="004D5CF0"/>
    <w:rsid w:val="004F0CA2"/>
    <w:rsid w:val="004F47D4"/>
    <w:rsid w:val="004F4EFF"/>
    <w:rsid w:val="004F5964"/>
    <w:rsid w:val="00503B07"/>
    <w:rsid w:val="005049FA"/>
    <w:rsid w:val="005050C3"/>
    <w:rsid w:val="005055D1"/>
    <w:rsid w:val="00506946"/>
    <w:rsid w:val="00506D03"/>
    <w:rsid w:val="00511BCA"/>
    <w:rsid w:val="0051284E"/>
    <w:rsid w:val="00512922"/>
    <w:rsid w:val="00514DA5"/>
    <w:rsid w:val="00517AD0"/>
    <w:rsid w:val="00520021"/>
    <w:rsid w:val="00521307"/>
    <w:rsid w:val="00522418"/>
    <w:rsid w:val="005248D6"/>
    <w:rsid w:val="00526A06"/>
    <w:rsid w:val="00530543"/>
    <w:rsid w:val="00531244"/>
    <w:rsid w:val="005322AE"/>
    <w:rsid w:val="00532D2F"/>
    <w:rsid w:val="0053475F"/>
    <w:rsid w:val="0053484B"/>
    <w:rsid w:val="00535A3B"/>
    <w:rsid w:val="00536016"/>
    <w:rsid w:val="00543D18"/>
    <w:rsid w:val="00543E82"/>
    <w:rsid w:val="00546B94"/>
    <w:rsid w:val="0055121C"/>
    <w:rsid w:val="00551E98"/>
    <w:rsid w:val="00553333"/>
    <w:rsid w:val="0055368A"/>
    <w:rsid w:val="00554D45"/>
    <w:rsid w:val="00556600"/>
    <w:rsid w:val="005566B5"/>
    <w:rsid w:val="00557C90"/>
    <w:rsid w:val="0056030C"/>
    <w:rsid w:val="00561CCB"/>
    <w:rsid w:val="00561D18"/>
    <w:rsid w:val="00564998"/>
    <w:rsid w:val="00565CB1"/>
    <w:rsid w:val="005664B4"/>
    <w:rsid w:val="005708CA"/>
    <w:rsid w:val="00573363"/>
    <w:rsid w:val="00573F38"/>
    <w:rsid w:val="00574DA0"/>
    <w:rsid w:val="00577EB0"/>
    <w:rsid w:val="00581C60"/>
    <w:rsid w:val="0058299C"/>
    <w:rsid w:val="00584FCA"/>
    <w:rsid w:val="00584FF5"/>
    <w:rsid w:val="0058517D"/>
    <w:rsid w:val="00586717"/>
    <w:rsid w:val="0058762F"/>
    <w:rsid w:val="00590A9D"/>
    <w:rsid w:val="00590C58"/>
    <w:rsid w:val="00591CD6"/>
    <w:rsid w:val="005929FF"/>
    <w:rsid w:val="00592B6C"/>
    <w:rsid w:val="00596B4E"/>
    <w:rsid w:val="005A060B"/>
    <w:rsid w:val="005A0C6B"/>
    <w:rsid w:val="005A32D1"/>
    <w:rsid w:val="005B0E5A"/>
    <w:rsid w:val="005B131A"/>
    <w:rsid w:val="005B178E"/>
    <w:rsid w:val="005B1ADA"/>
    <w:rsid w:val="005B2F3D"/>
    <w:rsid w:val="005B44F7"/>
    <w:rsid w:val="005B4D31"/>
    <w:rsid w:val="005B77FB"/>
    <w:rsid w:val="005C517A"/>
    <w:rsid w:val="005C51FC"/>
    <w:rsid w:val="005C574A"/>
    <w:rsid w:val="005C5786"/>
    <w:rsid w:val="005D16BF"/>
    <w:rsid w:val="005D18BE"/>
    <w:rsid w:val="005D1F5F"/>
    <w:rsid w:val="005D31C6"/>
    <w:rsid w:val="005D454C"/>
    <w:rsid w:val="005D4F15"/>
    <w:rsid w:val="005D6DA2"/>
    <w:rsid w:val="005D723F"/>
    <w:rsid w:val="005E26D9"/>
    <w:rsid w:val="005E493E"/>
    <w:rsid w:val="005E5AEE"/>
    <w:rsid w:val="005F22A6"/>
    <w:rsid w:val="005F5756"/>
    <w:rsid w:val="005F6E0C"/>
    <w:rsid w:val="00600760"/>
    <w:rsid w:val="00602112"/>
    <w:rsid w:val="0060315A"/>
    <w:rsid w:val="00603A06"/>
    <w:rsid w:val="006043BB"/>
    <w:rsid w:val="0060484F"/>
    <w:rsid w:val="00605278"/>
    <w:rsid w:val="00605999"/>
    <w:rsid w:val="006059B8"/>
    <w:rsid w:val="00606F6D"/>
    <w:rsid w:val="006126A4"/>
    <w:rsid w:val="00614746"/>
    <w:rsid w:val="00615C17"/>
    <w:rsid w:val="00617AF1"/>
    <w:rsid w:val="00622A9F"/>
    <w:rsid w:val="006233F2"/>
    <w:rsid w:val="00623C26"/>
    <w:rsid w:val="006270BA"/>
    <w:rsid w:val="00627105"/>
    <w:rsid w:val="0062776D"/>
    <w:rsid w:val="00631A4F"/>
    <w:rsid w:val="00631D3B"/>
    <w:rsid w:val="00635D18"/>
    <w:rsid w:val="00635EBE"/>
    <w:rsid w:val="006423E6"/>
    <w:rsid w:val="006443BE"/>
    <w:rsid w:val="00646193"/>
    <w:rsid w:val="00652182"/>
    <w:rsid w:val="00652192"/>
    <w:rsid w:val="00652CA7"/>
    <w:rsid w:val="00655B6A"/>
    <w:rsid w:val="00656B61"/>
    <w:rsid w:val="00662D44"/>
    <w:rsid w:val="00665D71"/>
    <w:rsid w:val="00665E84"/>
    <w:rsid w:val="006667A8"/>
    <w:rsid w:val="006671A7"/>
    <w:rsid w:val="0066722D"/>
    <w:rsid w:val="00667235"/>
    <w:rsid w:val="00670710"/>
    <w:rsid w:val="00672282"/>
    <w:rsid w:val="00673A23"/>
    <w:rsid w:val="00674A30"/>
    <w:rsid w:val="00674AFA"/>
    <w:rsid w:val="00677E61"/>
    <w:rsid w:val="0068014D"/>
    <w:rsid w:val="0068040F"/>
    <w:rsid w:val="00682488"/>
    <w:rsid w:val="00682A86"/>
    <w:rsid w:val="006839BF"/>
    <w:rsid w:val="00683C96"/>
    <w:rsid w:val="00695031"/>
    <w:rsid w:val="00695AC2"/>
    <w:rsid w:val="00696273"/>
    <w:rsid w:val="00696B06"/>
    <w:rsid w:val="006971BF"/>
    <w:rsid w:val="006A2801"/>
    <w:rsid w:val="006A448F"/>
    <w:rsid w:val="006A4ADD"/>
    <w:rsid w:val="006A4B93"/>
    <w:rsid w:val="006A5113"/>
    <w:rsid w:val="006A7004"/>
    <w:rsid w:val="006A7653"/>
    <w:rsid w:val="006A7763"/>
    <w:rsid w:val="006A7E60"/>
    <w:rsid w:val="006B094D"/>
    <w:rsid w:val="006B0A03"/>
    <w:rsid w:val="006B0ECD"/>
    <w:rsid w:val="006B32FD"/>
    <w:rsid w:val="006B62A6"/>
    <w:rsid w:val="006B6841"/>
    <w:rsid w:val="006B6C9A"/>
    <w:rsid w:val="006B7EDD"/>
    <w:rsid w:val="006C05D0"/>
    <w:rsid w:val="006C2E41"/>
    <w:rsid w:val="006C526D"/>
    <w:rsid w:val="006C714A"/>
    <w:rsid w:val="006C7659"/>
    <w:rsid w:val="006D1DD4"/>
    <w:rsid w:val="006D298C"/>
    <w:rsid w:val="006D642B"/>
    <w:rsid w:val="006D6723"/>
    <w:rsid w:val="006D676E"/>
    <w:rsid w:val="006D7B4B"/>
    <w:rsid w:val="006D7C30"/>
    <w:rsid w:val="006D7DAD"/>
    <w:rsid w:val="006E40D7"/>
    <w:rsid w:val="006E52F8"/>
    <w:rsid w:val="006E626C"/>
    <w:rsid w:val="006F10B4"/>
    <w:rsid w:val="006F3CE3"/>
    <w:rsid w:val="006F4DF2"/>
    <w:rsid w:val="006F5D6B"/>
    <w:rsid w:val="006F685A"/>
    <w:rsid w:val="0070350B"/>
    <w:rsid w:val="007063C4"/>
    <w:rsid w:val="00706FD7"/>
    <w:rsid w:val="00707926"/>
    <w:rsid w:val="007108C4"/>
    <w:rsid w:val="00711056"/>
    <w:rsid w:val="00713B35"/>
    <w:rsid w:val="00716080"/>
    <w:rsid w:val="00717799"/>
    <w:rsid w:val="007202CD"/>
    <w:rsid w:val="00721FA2"/>
    <w:rsid w:val="00723F70"/>
    <w:rsid w:val="007264D8"/>
    <w:rsid w:val="007271D1"/>
    <w:rsid w:val="0073103B"/>
    <w:rsid w:val="00731BAB"/>
    <w:rsid w:val="007334A4"/>
    <w:rsid w:val="007347E7"/>
    <w:rsid w:val="00735787"/>
    <w:rsid w:val="007370EB"/>
    <w:rsid w:val="00740794"/>
    <w:rsid w:val="007450CD"/>
    <w:rsid w:val="00750099"/>
    <w:rsid w:val="0075042A"/>
    <w:rsid w:val="007529FF"/>
    <w:rsid w:val="00752FDA"/>
    <w:rsid w:val="00754BDA"/>
    <w:rsid w:val="007569F0"/>
    <w:rsid w:val="00762584"/>
    <w:rsid w:val="00764711"/>
    <w:rsid w:val="00764ABB"/>
    <w:rsid w:val="00765308"/>
    <w:rsid w:val="00765C88"/>
    <w:rsid w:val="007660D6"/>
    <w:rsid w:val="00767EC9"/>
    <w:rsid w:val="00773794"/>
    <w:rsid w:val="00776999"/>
    <w:rsid w:val="007833CD"/>
    <w:rsid w:val="007837E2"/>
    <w:rsid w:val="00784E57"/>
    <w:rsid w:val="007857A1"/>
    <w:rsid w:val="00787090"/>
    <w:rsid w:val="00791994"/>
    <w:rsid w:val="00793EB4"/>
    <w:rsid w:val="0079402B"/>
    <w:rsid w:val="007A066B"/>
    <w:rsid w:val="007A12F3"/>
    <w:rsid w:val="007A450E"/>
    <w:rsid w:val="007A5BB0"/>
    <w:rsid w:val="007A6017"/>
    <w:rsid w:val="007A66A7"/>
    <w:rsid w:val="007A7CE9"/>
    <w:rsid w:val="007B1254"/>
    <w:rsid w:val="007B271C"/>
    <w:rsid w:val="007B6BC1"/>
    <w:rsid w:val="007B7626"/>
    <w:rsid w:val="007C041B"/>
    <w:rsid w:val="007C2489"/>
    <w:rsid w:val="007C6004"/>
    <w:rsid w:val="007D1414"/>
    <w:rsid w:val="007D1F35"/>
    <w:rsid w:val="007D4B2F"/>
    <w:rsid w:val="007D5A14"/>
    <w:rsid w:val="007D6392"/>
    <w:rsid w:val="007D65B6"/>
    <w:rsid w:val="007D6888"/>
    <w:rsid w:val="007D6D72"/>
    <w:rsid w:val="007E0723"/>
    <w:rsid w:val="007E0A84"/>
    <w:rsid w:val="007E180E"/>
    <w:rsid w:val="007E5548"/>
    <w:rsid w:val="007E640A"/>
    <w:rsid w:val="007F0BB1"/>
    <w:rsid w:val="007F1FCA"/>
    <w:rsid w:val="007F2193"/>
    <w:rsid w:val="007F59B4"/>
    <w:rsid w:val="008008DD"/>
    <w:rsid w:val="0080160C"/>
    <w:rsid w:val="00801FD8"/>
    <w:rsid w:val="008034AE"/>
    <w:rsid w:val="00803F2D"/>
    <w:rsid w:val="00803F34"/>
    <w:rsid w:val="00805D7E"/>
    <w:rsid w:val="00805DEF"/>
    <w:rsid w:val="00807E3B"/>
    <w:rsid w:val="0081094A"/>
    <w:rsid w:val="00811314"/>
    <w:rsid w:val="00811925"/>
    <w:rsid w:val="00816A46"/>
    <w:rsid w:val="0081796B"/>
    <w:rsid w:val="00817CCA"/>
    <w:rsid w:val="008213D3"/>
    <w:rsid w:val="00821FD3"/>
    <w:rsid w:val="00826C39"/>
    <w:rsid w:val="00827520"/>
    <w:rsid w:val="00830326"/>
    <w:rsid w:val="008335B7"/>
    <w:rsid w:val="0083364E"/>
    <w:rsid w:val="00833B82"/>
    <w:rsid w:val="00840020"/>
    <w:rsid w:val="008400E0"/>
    <w:rsid w:val="0084405E"/>
    <w:rsid w:val="00844858"/>
    <w:rsid w:val="0084540C"/>
    <w:rsid w:val="008457EF"/>
    <w:rsid w:val="00851787"/>
    <w:rsid w:val="00851AE0"/>
    <w:rsid w:val="008558FE"/>
    <w:rsid w:val="00856183"/>
    <w:rsid w:val="00856AAA"/>
    <w:rsid w:val="00860167"/>
    <w:rsid w:val="0086177B"/>
    <w:rsid w:val="00861B07"/>
    <w:rsid w:val="00864C14"/>
    <w:rsid w:val="00865019"/>
    <w:rsid w:val="00865F21"/>
    <w:rsid w:val="00871142"/>
    <w:rsid w:val="00871D1F"/>
    <w:rsid w:val="00872ED6"/>
    <w:rsid w:val="00874741"/>
    <w:rsid w:val="008767CA"/>
    <w:rsid w:val="00882DEA"/>
    <w:rsid w:val="00882F6D"/>
    <w:rsid w:val="0088370B"/>
    <w:rsid w:val="00883943"/>
    <w:rsid w:val="008854DA"/>
    <w:rsid w:val="008872C5"/>
    <w:rsid w:val="00890C29"/>
    <w:rsid w:val="0089138B"/>
    <w:rsid w:val="00894904"/>
    <w:rsid w:val="00895C73"/>
    <w:rsid w:val="008979AA"/>
    <w:rsid w:val="008A170A"/>
    <w:rsid w:val="008B218D"/>
    <w:rsid w:val="008B2259"/>
    <w:rsid w:val="008B2FB2"/>
    <w:rsid w:val="008B3B50"/>
    <w:rsid w:val="008C0529"/>
    <w:rsid w:val="008C0EE6"/>
    <w:rsid w:val="008C1349"/>
    <w:rsid w:val="008C72CC"/>
    <w:rsid w:val="008D1313"/>
    <w:rsid w:val="008D3498"/>
    <w:rsid w:val="008D517F"/>
    <w:rsid w:val="008D60FE"/>
    <w:rsid w:val="008D7902"/>
    <w:rsid w:val="008E542F"/>
    <w:rsid w:val="008F75EE"/>
    <w:rsid w:val="009010F2"/>
    <w:rsid w:val="00901413"/>
    <w:rsid w:val="00903C76"/>
    <w:rsid w:val="0090491E"/>
    <w:rsid w:val="00905543"/>
    <w:rsid w:val="009079DA"/>
    <w:rsid w:val="009108AD"/>
    <w:rsid w:val="00911585"/>
    <w:rsid w:val="00913792"/>
    <w:rsid w:val="00915B71"/>
    <w:rsid w:val="009230F8"/>
    <w:rsid w:val="0092589B"/>
    <w:rsid w:val="00925944"/>
    <w:rsid w:val="00931868"/>
    <w:rsid w:val="00932D15"/>
    <w:rsid w:val="009351EC"/>
    <w:rsid w:val="00936F14"/>
    <w:rsid w:val="00937E6F"/>
    <w:rsid w:val="0094233D"/>
    <w:rsid w:val="009428B9"/>
    <w:rsid w:val="0094380A"/>
    <w:rsid w:val="00943BEA"/>
    <w:rsid w:val="00944004"/>
    <w:rsid w:val="009447AF"/>
    <w:rsid w:val="009470D8"/>
    <w:rsid w:val="009502F6"/>
    <w:rsid w:val="0095162A"/>
    <w:rsid w:val="009531BA"/>
    <w:rsid w:val="00953D2B"/>
    <w:rsid w:val="00955688"/>
    <w:rsid w:val="00956BD8"/>
    <w:rsid w:val="00960035"/>
    <w:rsid w:val="0096102B"/>
    <w:rsid w:val="00961DE8"/>
    <w:rsid w:val="00962E59"/>
    <w:rsid w:val="00964EC8"/>
    <w:rsid w:val="00966122"/>
    <w:rsid w:val="0096682B"/>
    <w:rsid w:val="00967796"/>
    <w:rsid w:val="0096793F"/>
    <w:rsid w:val="00972CF8"/>
    <w:rsid w:val="009754DD"/>
    <w:rsid w:val="0098617A"/>
    <w:rsid w:val="009864C3"/>
    <w:rsid w:val="00991A3B"/>
    <w:rsid w:val="0099259A"/>
    <w:rsid w:val="00993DB5"/>
    <w:rsid w:val="009A56D4"/>
    <w:rsid w:val="009B2597"/>
    <w:rsid w:val="009B41E6"/>
    <w:rsid w:val="009C0FF4"/>
    <w:rsid w:val="009C1DCE"/>
    <w:rsid w:val="009C21E3"/>
    <w:rsid w:val="009C6A85"/>
    <w:rsid w:val="009C7730"/>
    <w:rsid w:val="009D0F95"/>
    <w:rsid w:val="009D294D"/>
    <w:rsid w:val="009D2BB7"/>
    <w:rsid w:val="009D2F7C"/>
    <w:rsid w:val="009D5A2D"/>
    <w:rsid w:val="009D68FF"/>
    <w:rsid w:val="009D6A12"/>
    <w:rsid w:val="009E04BF"/>
    <w:rsid w:val="009E07D8"/>
    <w:rsid w:val="009E1636"/>
    <w:rsid w:val="009E1EEF"/>
    <w:rsid w:val="009E2A72"/>
    <w:rsid w:val="009E53AB"/>
    <w:rsid w:val="009E651E"/>
    <w:rsid w:val="009E6F30"/>
    <w:rsid w:val="009F403A"/>
    <w:rsid w:val="00A004AA"/>
    <w:rsid w:val="00A00925"/>
    <w:rsid w:val="00A01AC8"/>
    <w:rsid w:val="00A04A3B"/>
    <w:rsid w:val="00A05498"/>
    <w:rsid w:val="00A05918"/>
    <w:rsid w:val="00A16499"/>
    <w:rsid w:val="00A16704"/>
    <w:rsid w:val="00A176EE"/>
    <w:rsid w:val="00A20C7C"/>
    <w:rsid w:val="00A217FE"/>
    <w:rsid w:val="00A252E9"/>
    <w:rsid w:val="00A25776"/>
    <w:rsid w:val="00A31B2D"/>
    <w:rsid w:val="00A33AA6"/>
    <w:rsid w:val="00A36BA7"/>
    <w:rsid w:val="00A36F70"/>
    <w:rsid w:val="00A41800"/>
    <w:rsid w:val="00A42791"/>
    <w:rsid w:val="00A43D59"/>
    <w:rsid w:val="00A569EB"/>
    <w:rsid w:val="00A5762F"/>
    <w:rsid w:val="00A613B1"/>
    <w:rsid w:val="00A67AF0"/>
    <w:rsid w:val="00A67B63"/>
    <w:rsid w:val="00A67F3C"/>
    <w:rsid w:val="00A85EE6"/>
    <w:rsid w:val="00A86429"/>
    <w:rsid w:val="00A86E3F"/>
    <w:rsid w:val="00A904D6"/>
    <w:rsid w:val="00A914FE"/>
    <w:rsid w:val="00A93AA4"/>
    <w:rsid w:val="00AA002C"/>
    <w:rsid w:val="00AA2864"/>
    <w:rsid w:val="00AA39FF"/>
    <w:rsid w:val="00AA3D4D"/>
    <w:rsid w:val="00AA44EA"/>
    <w:rsid w:val="00AA46EB"/>
    <w:rsid w:val="00AA71C4"/>
    <w:rsid w:val="00AA7269"/>
    <w:rsid w:val="00AB036C"/>
    <w:rsid w:val="00AB1F67"/>
    <w:rsid w:val="00AB2BCB"/>
    <w:rsid w:val="00AB31B1"/>
    <w:rsid w:val="00AB4D7D"/>
    <w:rsid w:val="00AB5A60"/>
    <w:rsid w:val="00AB77F0"/>
    <w:rsid w:val="00AC330D"/>
    <w:rsid w:val="00AC4A60"/>
    <w:rsid w:val="00AC4C70"/>
    <w:rsid w:val="00AC643C"/>
    <w:rsid w:val="00AC7CD4"/>
    <w:rsid w:val="00AD0721"/>
    <w:rsid w:val="00AD0BFE"/>
    <w:rsid w:val="00AD0C35"/>
    <w:rsid w:val="00AD51C0"/>
    <w:rsid w:val="00AE5375"/>
    <w:rsid w:val="00AF011B"/>
    <w:rsid w:val="00AF39FC"/>
    <w:rsid w:val="00AF3E68"/>
    <w:rsid w:val="00AF5A67"/>
    <w:rsid w:val="00AF5DEE"/>
    <w:rsid w:val="00AF78A9"/>
    <w:rsid w:val="00B00948"/>
    <w:rsid w:val="00B00B41"/>
    <w:rsid w:val="00B02D8F"/>
    <w:rsid w:val="00B04C4E"/>
    <w:rsid w:val="00B1031F"/>
    <w:rsid w:val="00B142F0"/>
    <w:rsid w:val="00B158CF"/>
    <w:rsid w:val="00B20678"/>
    <w:rsid w:val="00B226ED"/>
    <w:rsid w:val="00B22EA0"/>
    <w:rsid w:val="00B245F3"/>
    <w:rsid w:val="00B26409"/>
    <w:rsid w:val="00B33D43"/>
    <w:rsid w:val="00B35733"/>
    <w:rsid w:val="00B35AA6"/>
    <w:rsid w:val="00B36C99"/>
    <w:rsid w:val="00B37932"/>
    <w:rsid w:val="00B41A5D"/>
    <w:rsid w:val="00B4341A"/>
    <w:rsid w:val="00B438E1"/>
    <w:rsid w:val="00B463D0"/>
    <w:rsid w:val="00B4687A"/>
    <w:rsid w:val="00B5024F"/>
    <w:rsid w:val="00B536DB"/>
    <w:rsid w:val="00B54282"/>
    <w:rsid w:val="00B54E2B"/>
    <w:rsid w:val="00B566CE"/>
    <w:rsid w:val="00B60372"/>
    <w:rsid w:val="00B63CA3"/>
    <w:rsid w:val="00B665CB"/>
    <w:rsid w:val="00B670BF"/>
    <w:rsid w:val="00B70907"/>
    <w:rsid w:val="00B74662"/>
    <w:rsid w:val="00B754CD"/>
    <w:rsid w:val="00B80D65"/>
    <w:rsid w:val="00B80DC1"/>
    <w:rsid w:val="00B81232"/>
    <w:rsid w:val="00B8350F"/>
    <w:rsid w:val="00B83B0A"/>
    <w:rsid w:val="00B840C8"/>
    <w:rsid w:val="00B85258"/>
    <w:rsid w:val="00B86B31"/>
    <w:rsid w:val="00B86D37"/>
    <w:rsid w:val="00B903F2"/>
    <w:rsid w:val="00B90987"/>
    <w:rsid w:val="00B91AB5"/>
    <w:rsid w:val="00B943D1"/>
    <w:rsid w:val="00B97220"/>
    <w:rsid w:val="00B97238"/>
    <w:rsid w:val="00B976E3"/>
    <w:rsid w:val="00BA028F"/>
    <w:rsid w:val="00BA0916"/>
    <w:rsid w:val="00BA11ED"/>
    <w:rsid w:val="00BA11F3"/>
    <w:rsid w:val="00BA18BB"/>
    <w:rsid w:val="00BB3046"/>
    <w:rsid w:val="00BB757B"/>
    <w:rsid w:val="00BB77FA"/>
    <w:rsid w:val="00BC0F5E"/>
    <w:rsid w:val="00BC4F77"/>
    <w:rsid w:val="00BC71C2"/>
    <w:rsid w:val="00BD03D6"/>
    <w:rsid w:val="00BD065A"/>
    <w:rsid w:val="00BD0DE1"/>
    <w:rsid w:val="00BD0F5F"/>
    <w:rsid w:val="00BD2A52"/>
    <w:rsid w:val="00BD4008"/>
    <w:rsid w:val="00BE1354"/>
    <w:rsid w:val="00BE7AF7"/>
    <w:rsid w:val="00BF2694"/>
    <w:rsid w:val="00BF4322"/>
    <w:rsid w:val="00BF4A20"/>
    <w:rsid w:val="00BF652A"/>
    <w:rsid w:val="00BF6A0C"/>
    <w:rsid w:val="00C00DF7"/>
    <w:rsid w:val="00C02B89"/>
    <w:rsid w:val="00C162B6"/>
    <w:rsid w:val="00C213A5"/>
    <w:rsid w:val="00C21E3C"/>
    <w:rsid w:val="00C2269D"/>
    <w:rsid w:val="00C23C9B"/>
    <w:rsid w:val="00C23DA2"/>
    <w:rsid w:val="00C242ED"/>
    <w:rsid w:val="00C254A8"/>
    <w:rsid w:val="00C264E6"/>
    <w:rsid w:val="00C3035C"/>
    <w:rsid w:val="00C30C70"/>
    <w:rsid w:val="00C31D79"/>
    <w:rsid w:val="00C32E59"/>
    <w:rsid w:val="00C3419A"/>
    <w:rsid w:val="00C37B4E"/>
    <w:rsid w:val="00C41979"/>
    <w:rsid w:val="00C41DDC"/>
    <w:rsid w:val="00C43ED4"/>
    <w:rsid w:val="00C4794D"/>
    <w:rsid w:val="00C51CE2"/>
    <w:rsid w:val="00C5228C"/>
    <w:rsid w:val="00C56A33"/>
    <w:rsid w:val="00C60C0D"/>
    <w:rsid w:val="00C63E1C"/>
    <w:rsid w:val="00C65CF2"/>
    <w:rsid w:val="00C6615F"/>
    <w:rsid w:val="00C67ED4"/>
    <w:rsid w:val="00C74A7E"/>
    <w:rsid w:val="00C75F84"/>
    <w:rsid w:val="00C8504B"/>
    <w:rsid w:val="00C9303E"/>
    <w:rsid w:val="00C934B2"/>
    <w:rsid w:val="00C94455"/>
    <w:rsid w:val="00C94D2A"/>
    <w:rsid w:val="00C9519B"/>
    <w:rsid w:val="00C974BC"/>
    <w:rsid w:val="00C97FAD"/>
    <w:rsid w:val="00CA14B8"/>
    <w:rsid w:val="00CA3462"/>
    <w:rsid w:val="00CA3BA2"/>
    <w:rsid w:val="00CB05AC"/>
    <w:rsid w:val="00CB12BA"/>
    <w:rsid w:val="00CB2254"/>
    <w:rsid w:val="00CB226A"/>
    <w:rsid w:val="00CB4FD2"/>
    <w:rsid w:val="00CB54BC"/>
    <w:rsid w:val="00CB62ED"/>
    <w:rsid w:val="00CC142C"/>
    <w:rsid w:val="00CC22E8"/>
    <w:rsid w:val="00CC5F8A"/>
    <w:rsid w:val="00CC69DC"/>
    <w:rsid w:val="00CC79A6"/>
    <w:rsid w:val="00CD1271"/>
    <w:rsid w:val="00CD294E"/>
    <w:rsid w:val="00CD303D"/>
    <w:rsid w:val="00CD3729"/>
    <w:rsid w:val="00CD4E62"/>
    <w:rsid w:val="00CE069D"/>
    <w:rsid w:val="00CE3D9A"/>
    <w:rsid w:val="00CE56DB"/>
    <w:rsid w:val="00CE5F06"/>
    <w:rsid w:val="00CE78DE"/>
    <w:rsid w:val="00CF19C2"/>
    <w:rsid w:val="00CF1A62"/>
    <w:rsid w:val="00CF1FC5"/>
    <w:rsid w:val="00CF311B"/>
    <w:rsid w:val="00CF3F30"/>
    <w:rsid w:val="00CF4FCF"/>
    <w:rsid w:val="00D002B0"/>
    <w:rsid w:val="00D01260"/>
    <w:rsid w:val="00D01DD7"/>
    <w:rsid w:val="00D02711"/>
    <w:rsid w:val="00D03568"/>
    <w:rsid w:val="00D035E0"/>
    <w:rsid w:val="00D04560"/>
    <w:rsid w:val="00D06BCB"/>
    <w:rsid w:val="00D07D9E"/>
    <w:rsid w:val="00D112C8"/>
    <w:rsid w:val="00D11CE0"/>
    <w:rsid w:val="00D123E1"/>
    <w:rsid w:val="00D12AD3"/>
    <w:rsid w:val="00D147F8"/>
    <w:rsid w:val="00D165E8"/>
    <w:rsid w:val="00D219CE"/>
    <w:rsid w:val="00D24BFD"/>
    <w:rsid w:val="00D26DEC"/>
    <w:rsid w:val="00D30E1B"/>
    <w:rsid w:val="00D3769E"/>
    <w:rsid w:val="00D37E39"/>
    <w:rsid w:val="00D42831"/>
    <w:rsid w:val="00D43F50"/>
    <w:rsid w:val="00D47E34"/>
    <w:rsid w:val="00D623C6"/>
    <w:rsid w:val="00D62A80"/>
    <w:rsid w:val="00D6328C"/>
    <w:rsid w:val="00D64123"/>
    <w:rsid w:val="00D67FD8"/>
    <w:rsid w:val="00D7143E"/>
    <w:rsid w:val="00D752EC"/>
    <w:rsid w:val="00D75816"/>
    <w:rsid w:val="00D75D5B"/>
    <w:rsid w:val="00D818C7"/>
    <w:rsid w:val="00D8193F"/>
    <w:rsid w:val="00D81B39"/>
    <w:rsid w:val="00D84A3F"/>
    <w:rsid w:val="00D8629D"/>
    <w:rsid w:val="00D87535"/>
    <w:rsid w:val="00D914E2"/>
    <w:rsid w:val="00D91DA9"/>
    <w:rsid w:val="00D92785"/>
    <w:rsid w:val="00D9533B"/>
    <w:rsid w:val="00D963EA"/>
    <w:rsid w:val="00DA17F2"/>
    <w:rsid w:val="00DA224E"/>
    <w:rsid w:val="00DA7512"/>
    <w:rsid w:val="00DA7C3B"/>
    <w:rsid w:val="00DB06C3"/>
    <w:rsid w:val="00DB2FC9"/>
    <w:rsid w:val="00DB455B"/>
    <w:rsid w:val="00DB6397"/>
    <w:rsid w:val="00DB6EB5"/>
    <w:rsid w:val="00DB7BC0"/>
    <w:rsid w:val="00DC054C"/>
    <w:rsid w:val="00DC20BB"/>
    <w:rsid w:val="00DC361D"/>
    <w:rsid w:val="00DD0725"/>
    <w:rsid w:val="00DD5392"/>
    <w:rsid w:val="00DE01B0"/>
    <w:rsid w:val="00DE1C57"/>
    <w:rsid w:val="00DE23AC"/>
    <w:rsid w:val="00DE619B"/>
    <w:rsid w:val="00DE789D"/>
    <w:rsid w:val="00DF0F53"/>
    <w:rsid w:val="00DF3632"/>
    <w:rsid w:val="00DF3680"/>
    <w:rsid w:val="00DF44AA"/>
    <w:rsid w:val="00DF4BB0"/>
    <w:rsid w:val="00DF4D90"/>
    <w:rsid w:val="00E01758"/>
    <w:rsid w:val="00E020FB"/>
    <w:rsid w:val="00E02114"/>
    <w:rsid w:val="00E03333"/>
    <w:rsid w:val="00E03B31"/>
    <w:rsid w:val="00E04826"/>
    <w:rsid w:val="00E04B40"/>
    <w:rsid w:val="00E06F01"/>
    <w:rsid w:val="00E114DE"/>
    <w:rsid w:val="00E141AA"/>
    <w:rsid w:val="00E146A6"/>
    <w:rsid w:val="00E149C5"/>
    <w:rsid w:val="00E20E52"/>
    <w:rsid w:val="00E23009"/>
    <w:rsid w:val="00E23A81"/>
    <w:rsid w:val="00E24A19"/>
    <w:rsid w:val="00E277D6"/>
    <w:rsid w:val="00E330F1"/>
    <w:rsid w:val="00E35AD0"/>
    <w:rsid w:val="00E35D98"/>
    <w:rsid w:val="00E3696D"/>
    <w:rsid w:val="00E37494"/>
    <w:rsid w:val="00E40025"/>
    <w:rsid w:val="00E416BF"/>
    <w:rsid w:val="00E46782"/>
    <w:rsid w:val="00E47D54"/>
    <w:rsid w:val="00E5009C"/>
    <w:rsid w:val="00E5177A"/>
    <w:rsid w:val="00E520F7"/>
    <w:rsid w:val="00E52CA4"/>
    <w:rsid w:val="00E54EE5"/>
    <w:rsid w:val="00E6031F"/>
    <w:rsid w:val="00E62791"/>
    <w:rsid w:val="00E662F5"/>
    <w:rsid w:val="00E66C40"/>
    <w:rsid w:val="00E7013F"/>
    <w:rsid w:val="00E71930"/>
    <w:rsid w:val="00E71ABE"/>
    <w:rsid w:val="00E740E7"/>
    <w:rsid w:val="00E75E3C"/>
    <w:rsid w:val="00E75E75"/>
    <w:rsid w:val="00E80454"/>
    <w:rsid w:val="00E81AA7"/>
    <w:rsid w:val="00E81D88"/>
    <w:rsid w:val="00E86FBE"/>
    <w:rsid w:val="00E87FB5"/>
    <w:rsid w:val="00E961D7"/>
    <w:rsid w:val="00EA1025"/>
    <w:rsid w:val="00EA11F2"/>
    <w:rsid w:val="00EA516C"/>
    <w:rsid w:val="00EA7A80"/>
    <w:rsid w:val="00EB07E8"/>
    <w:rsid w:val="00EB0FCC"/>
    <w:rsid w:val="00EB4311"/>
    <w:rsid w:val="00EB79E8"/>
    <w:rsid w:val="00EC44CB"/>
    <w:rsid w:val="00EC59F1"/>
    <w:rsid w:val="00EC7503"/>
    <w:rsid w:val="00EC785B"/>
    <w:rsid w:val="00ED192F"/>
    <w:rsid w:val="00ED21C4"/>
    <w:rsid w:val="00ED3956"/>
    <w:rsid w:val="00ED4091"/>
    <w:rsid w:val="00ED6367"/>
    <w:rsid w:val="00ED6FD5"/>
    <w:rsid w:val="00ED7000"/>
    <w:rsid w:val="00ED7D08"/>
    <w:rsid w:val="00EE19D5"/>
    <w:rsid w:val="00EE1A78"/>
    <w:rsid w:val="00EE2604"/>
    <w:rsid w:val="00EE2AC8"/>
    <w:rsid w:val="00EF0BF1"/>
    <w:rsid w:val="00EF1486"/>
    <w:rsid w:val="00EF1E2F"/>
    <w:rsid w:val="00EF3075"/>
    <w:rsid w:val="00EF32EE"/>
    <w:rsid w:val="00EF40A9"/>
    <w:rsid w:val="00EF479D"/>
    <w:rsid w:val="00EF4B4A"/>
    <w:rsid w:val="00EF51FB"/>
    <w:rsid w:val="00EF58FE"/>
    <w:rsid w:val="00EF69DB"/>
    <w:rsid w:val="00F030FD"/>
    <w:rsid w:val="00F042BA"/>
    <w:rsid w:val="00F04489"/>
    <w:rsid w:val="00F04E85"/>
    <w:rsid w:val="00F04F82"/>
    <w:rsid w:val="00F05756"/>
    <w:rsid w:val="00F12F92"/>
    <w:rsid w:val="00F13893"/>
    <w:rsid w:val="00F14B2E"/>
    <w:rsid w:val="00F14E81"/>
    <w:rsid w:val="00F17316"/>
    <w:rsid w:val="00F223E9"/>
    <w:rsid w:val="00F22952"/>
    <w:rsid w:val="00F23AE9"/>
    <w:rsid w:val="00F242BC"/>
    <w:rsid w:val="00F25BFA"/>
    <w:rsid w:val="00F25E6B"/>
    <w:rsid w:val="00F26A36"/>
    <w:rsid w:val="00F270E1"/>
    <w:rsid w:val="00F345E5"/>
    <w:rsid w:val="00F34CAE"/>
    <w:rsid w:val="00F350A7"/>
    <w:rsid w:val="00F35D58"/>
    <w:rsid w:val="00F37EEB"/>
    <w:rsid w:val="00F40198"/>
    <w:rsid w:val="00F50236"/>
    <w:rsid w:val="00F50F8D"/>
    <w:rsid w:val="00F51054"/>
    <w:rsid w:val="00F5443B"/>
    <w:rsid w:val="00F54873"/>
    <w:rsid w:val="00F602C0"/>
    <w:rsid w:val="00F60885"/>
    <w:rsid w:val="00F627B4"/>
    <w:rsid w:val="00F628E5"/>
    <w:rsid w:val="00F62979"/>
    <w:rsid w:val="00F63846"/>
    <w:rsid w:val="00F6636F"/>
    <w:rsid w:val="00F67273"/>
    <w:rsid w:val="00F72D34"/>
    <w:rsid w:val="00F72F50"/>
    <w:rsid w:val="00F73DBF"/>
    <w:rsid w:val="00F77676"/>
    <w:rsid w:val="00F779C9"/>
    <w:rsid w:val="00F8756E"/>
    <w:rsid w:val="00F959AB"/>
    <w:rsid w:val="00F966B1"/>
    <w:rsid w:val="00F97265"/>
    <w:rsid w:val="00F9735F"/>
    <w:rsid w:val="00F977C4"/>
    <w:rsid w:val="00F97C82"/>
    <w:rsid w:val="00FA2B7A"/>
    <w:rsid w:val="00FA2B7B"/>
    <w:rsid w:val="00FA3314"/>
    <w:rsid w:val="00FA3EFD"/>
    <w:rsid w:val="00FA451D"/>
    <w:rsid w:val="00FA53F4"/>
    <w:rsid w:val="00FA6DC6"/>
    <w:rsid w:val="00FA7D01"/>
    <w:rsid w:val="00FB0E96"/>
    <w:rsid w:val="00FB578F"/>
    <w:rsid w:val="00FB5BD6"/>
    <w:rsid w:val="00FB5D71"/>
    <w:rsid w:val="00FC11D8"/>
    <w:rsid w:val="00FC45D0"/>
    <w:rsid w:val="00FC51BE"/>
    <w:rsid w:val="00FC5660"/>
    <w:rsid w:val="00FC5739"/>
    <w:rsid w:val="00FC7DBE"/>
    <w:rsid w:val="00FD09AF"/>
    <w:rsid w:val="00FD27B0"/>
    <w:rsid w:val="00FE09F3"/>
    <w:rsid w:val="00FE1005"/>
    <w:rsid w:val="00FE2FDE"/>
    <w:rsid w:val="00FE50FB"/>
    <w:rsid w:val="00FF56AB"/>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A7AD6"/>
  <w15:chartTrackingRefBased/>
  <w15:docId w15:val="{06CAB1FA-91B5-D64C-A8B0-351134909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C7C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7CD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0BB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002C"/>
    <w:pPr>
      <w:ind w:left="720"/>
      <w:contextualSpacing/>
    </w:pPr>
  </w:style>
  <w:style w:type="character" w:styleId="Hyperlink">
    <w:name w:val="Hyperlink"/>
    <w:basedOn w:val="DefaultParagraphFont"/>
    <w:uiPriority w:val="99"/>
    <w:unhideWhenUsed/>
    <w:rsid w:val="00882DEA"/>
    <w:rPr>
      <w:color w:val="0563C1" w:themeColor="hyperlink"/>
      <w:u w:val="single"/>
    </w:rPr>
  </w:style>
  <w:style w:type="character" w:styleId="UnresolvedMention">
    <w:name w:val="Unresolved Mention"/>
    <w:basedOn w:val="DefaultParagraphFont"/>
    <w:uiPriority w:val="99"/>
    <w:semiHidden/>
    <w:unhideWhenUsed/>
    <w:rsid w:val="00882DEA"/>
    <w:rPr>
      <w:color w:val="605E5C"/>
      <w:shd w:val="clear" w:color="auto" w:fill="E1DFDD"/>
    </w:rPr>
  </w:style>
  <w:style w:type="character" w:styleId="FollowedHyperlink">
    <w:name w:val="FollowedHyperlink"/>
    <w:basedOn w:val="DefaultParagraphFont"/>
    <w:uiPriority w:val="99"/>
    <w:semiHidden/>
    <w:unhideWhenUsed/>
    <w:rsid w:val="007D6392"/>
    <w:rPr>
      <w:color w:val="954F72" w:themeColor="followedHyperlink"/>
      <w:u w:val="single"/>
    </w:rPr>
  </w:style>
  <w:style w:type="character" w:styleId="PlaceholderText">
    <w:name w:val="Placeholder Text"/>
    <w:basedOn w:val="DefaultParagraphFont"/>
    <w:uiPriority w:val="99"/>
    <w:semiHidden/>
    <w:rsid w:val="005D723F"/>
    <w:rPr>
      <w:color w:val="808080"/>
    </w:rPr>
  </w:style>
  <w:style w:type="character" w:customStyle="1" w:styleId="Heading1Char">
    <w:name w:val="Heading 1 Char"/>
    <w:basedOn w:val="DefaultParagraphFont"/>
    <w:link w:val="Heading1"/>
    <w:uiPriority w:val="9"/>
    <w:rsid w:val="00AC7CD4"/>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AC7CD4"/>
    <w:rPr>
      <w:rFonts w:asciiTheme="majorHAnsi" w:eastAsiaTheme="majorEastAsia" w:hAnsiTheme="majorHAnsi" w:cstheme="majorBidi"/>
      <w:color w:val="2F5496" w:themeColor="accent1" w:themeShade="BF"/>
      <w:sz w:val="26"/>
      <w:szCs w:val="26"/>
      <w:lang w:val="en-GB"/>
    </w:rPr>
  </w:style>
  <w:style w:type="table" w:styleId="TableGrid">
    <w:name w:val="Table Grid"/>
    <w:basedOn w:val="TableNormal"/>
    <w:uiPriority w:val="39"/>
    <w:rsid w:val="008275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F5DEE"/>
    <w:pPr>
      <w:spacing w:after="200"/>
    </w:pPr>
    <w:rPr>
      <w:i/>
      <w:iCs/>
      <w:color w:val="44546A" w:themeColor="text2"/>
      <w:sz w:val="18"/>
      <w:szCs w:val="18"/>
    </w:rPr>
  </w:style>
  <w:style w:type="paragraph" w:styleId="Revision">
    <w:name w:val="Revision"/>
    <w:hidden/>
    <w:uiPriority w:val="99"/>
    <w:semiHidden/>
    <w:rsid w:val="00A43D59"/>
    <w:rPr>
      <w:lang w:val="en-GB"/>
    </w:rPr>
  </w:style>
  <w:style w:type="character" w:styleId="CommentReference">
    <w:name w:val="annotation reference"/>
    <w:basedOn w:val="DefaultParagraphFont"/>
    <w:uiPriority w:val="99"/>
    <w:semiHidden/>
    <w:unhideWhenUsed/>
    <w:rsid w:val="00A43D59"/>
    <w:rPr>
      <w:sz w:val="16"/>
      <w:szCs w:val="16"/>
    </w:rPr>
  </w:style>
  <w:style w:type="paragraph" w:styleId="CommentText">
    <w:name w:val="annotation text"/>
    <w:basedOn w:val="Normal"/>
    <w:link w:val="CommentTextChar"/>
    <w:uiPriority w:val="99"/>
    <w:semiHidden/>
    <w:unhideWhenUsed/>
    <w:rsid w:val="00A43D59"/>
    <w:rPr>
      <w:sz w:val="20"/>
      <w:szCs w:val="20"/>
    </w:rPr>
  </w:style>
  <w:style w:type="character" w:customStyle="1" w:styleId="CommentTextChar">
    <w:name w:val="Comment Text Char"/>
    <w:basedOn w:val="DefaultParagraphFont"/>
    <w:link w:val="CommentText"/>
    <w:uiPriority w:val="99"/>
    <w:semiHidden/>
    <w:rsid w:val="00A43D59"/>
    <w:rPr>
      <w:sz w:val="20"/>
      <w:szCs w:val="20"/>
      <w:lang w:val="en-GB"/>
    </w:rPr>
  </w:style>
  <w:style w:type="paragraph" w:styleId="CommentSubject">
    <w:name w:val="annotation subject"/>
    <w:basedOn w:val="CommentText"/>
    <w:next w:val="CommentText"/>
    <w:link w:val="CommentSubjectChar"/>
    <w:uiPriority w:val="99"/>
    <w:semiHidden/>
    <w:unhideWhenUsed/>
    <w:rsid w:val="00A43D59"/>
    <w:rPr>
      <w:b/>
      <w:bCs/>
    </w:rPr>
  </w:style>
  <w:style w:type="character" w:customStyle="1" w:styleId="CommentSubjectChar">
    <w:name w:val="Comment Subject Char"/>
    <w:basedOn w:val="CommentTextChar"/>
    <w:link w:val="CommentSubject"/>
    <w:uiPriority w:val="99"/>
    <w:semiHidden/>
    <w:rsid w:val="00A43D59"/>
    <w:rPr>
      <w:b/>
      <w:bCs/>
      <w:sz w:val="20"/>
      <w:szCs w:val="20"/>
      <w:lang w:val="en-GB"/>
    </w:rPr>
  </w:style>
  <w:style w:type="paragraph" w:styleId="BalloonText">
    <w:name w:val="Balloon Text"/>
    <w:basedOn w:val="Normal"/>
    <w:link w:val="BalloonTextChar"/>
    <w:uiPriority w:val="99"/>
    <w:semiHidden/>
    <w:unhideWhenUsed/>
    <w:rsid w:val="009108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108AD"/>
    <w:rPr>
      <w:rFonts w:ascii="Times New Roman" w:hAnsi="Times New Roman" w:cs="Times New Roman"/>
      <w:sz w:val="18"/>
      <w:szCs w:val="18"/>
      <w:lang w:val="en-GB"/>
    </w:rPr>
  </w:style>
  <w:style w:type="paragraph" w:styleId="TOCHeading">
    <w:name w:val="TOC Heading"/>
    <w:basedOn w:val="Heading1"/>
    <w:next w:val="Normal"/>
    <w:uiPriority w:val="39"/>
    <w:unhideWhenUsed/>
    <w:qFormat/>
    <w:rsid w:val="00CB05A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B05AC"/>
    <w:pPr>
      <w:spacing w:before="120"/>
    </w:pPr>
    <w:rPr>
      <w:rFonts w:cstheme="minorHAnsi"/>
      <w:b/>
      <w:bCs/>
      <w:i/>
      <w:iCs/>
    </w:rPr>
  </w:style>
  <w:style w:type="paragraph" w:styleId="TOC2">
    <w:name w:val="toc 2"/>
    <w:basedOn w:val="Normal"/>
    <w:next w:val="Normal"/>
    <w:autoRedefine/>
    <w:uiPriority w:val="39"/>
    <w:unhideWhenUsed/>
    <w:rsid w:val="00CB05AC"/>
    <w:pPr>
      <w:spacing w:before="120"/>
      <w:ind w:left="240"/>
    </w:pPr>
    <w:rPr>
      <w:rFonts w:cstheme="minorHAnsi"/>
      <w:b/>
      <w:bCs/>
      <w:sz w:val="22"/>
      <w:szCs w:val="22"/>
    </w:rPr>
  </w:style>
  <w:style w:type="paragraph" w:styleId="TOC3">
    <w:name w:val="toc 3"/>
    <w:basedOn w:val="Normal"/>
    <w:next w:val="Normal"/>
    <w:autoRedefine/>
    <w:uiPriority w:val="39"/>
    <w:unhideWhenUsed/>
    <w:rsid w:val="00CB05AC"/>
    <w:pPr>
      <w:ind w:left="480"/>
    </w:pPr>
    <w:rPr>
      <w:rFonts w:cstheme="minorHAnsi"/>
      <w:sz w:val="20"/>
      <w:szCs w:val="20"/>
    </w:rPr>
  </w:style>
  <w:style w:type="paragraph" w:styleId="TOC4">
    <w:name w:val="toc 4"/>
    <w:basedOn w:val="Normal"/>
    <w:next w:val="Normal"/>
    <w:autoRedefine/>
    <w:uiPriority w:val="39"/>
    <w:semiHidden/>
    <w:unhideWhenUsed/>
    <w:rsid w:val="00CB05AC"/>
    <w:pPr>
      <w:ind w:left="720"/>
    </w:pPr>
    <w:rPr>
      <w:rFonts w:cstheme="minorHAnsi"/>
      <w:sz w:val="20"/>
      <w:szCs w:val="20"/>
    </w:rPr>
  </w:style>
  <w:style w:type="paragraph" w:styleId="TOC5">
    <w:name w:val="toc 5"/>
    <w:basedOn w:val="Normal"/>
    <w:next w:val="Normal"/>
    <w:autoRedefine/>
    <w:uiPriority w:val="39"/>
    <w:semiHidden/>
    <w:unhideWhenUsed/>
    <w:rsid w:val="00CB05AC"/>
    <w:pPr>
      <w:ind w:left="960"/>
    </w:pPr>
    <w:rPr>
      <w:rFonts w:cstheme="minorHAnsi"/>
      <w:sz w:val="20"/>
      <w:szCs w:val="20"/>
    </w:rPr>
  </w:style>
  <w:style w:type="paragraph" w:styleId="TOC6">
    <w:name w:val="toc 6"/>
    <w:basedOn w:val="Normal"/>
    <w:next w:val="Normal"/>
    <w:autoRedefine/>
    <w:uiPriority w:val="39"/>
    <w:semiHidden/>
    <w:unhideWhenUsed/>
    <w:rsid w:val="00CB05AC"/>
    <w:pPr>
      <w:ind w:left="1200"/>
    </w:pPr>
    <w:rPr>
      <w:rFonts w:cstheme="minorHAnsi"/>
      <w:sz w:val="20"/>
      <w:szCs w:val="20"/>
    </w:rPr>
  </w:style>
  <w:style w:type="paragraph" w:styleId="TOC7">
    <w:name w:val="toc 7"/>
    <w:basedOn w:val="Normal"/>
    <w:next w:val="Normal"/>
    <w:autoRedefine/>
    <w:uiPriority w:val="39"/>
    <w:semiHidden/>
    <w:unhideWhenUsed/>
    <w:rsid w:val="00CB05AC"/>
    <w:pPr>
      <w:ind w:left="1440"/>
    </w:pPr>
    <w:rPr>
      <w:rFonts w:cstheme="minorHAnsi"/>
      <w:sz w:val="20"/>
      <w:szCs w:val="20"/>
    </w:rPr>
  </w:style>
  <w:style w:type="paragraph" w:styleId="TOC8">
    <w:name w:val="toc 8"/>
    <w:basedOn w:val="Normal"/>
    <w:next w:val="Normal"/>
    <w:autoRedefine/>
    <w:uiPriority w:val="39"/>
    <w:semiHidden/>
    <w:unhideWhenUsed/>
    <w:rsid w:val="00CB05AC"/>
    <w:pPr>
      <w:ind w:left="1680"/>
    </w:pPr>
    <w:rPr>
      <w:rFonts w:cstheme="minorHAnsi"/>
      <w:sz w:val="20"/>
      <w:szCs w:val="20"/>
    </w:rPr>
  </w:style>
  <w:style w:type="paragraph" w:styleId="TOC9">
    <w:name w:val="toc 9"/>
    <w:basedOn w:val="Normal"/>
    <w:next w:val="Normal"/>
    <w:autoRedefine/>
    <w:uiPriority w:val="39"/>
    <w:semiHidden/>
    <w:unhideWhenUsed/>
    <w:rsid w:val="00CB05AC"/>
    <w:pPr>
      <w:ind w:left="1920"/>
    </w:pPr>
    <w:rPr>
      <w:rFonts w:cstheme="minorHAnsi"/>
      <w:sz w:val="20"/>
      <w:szCs w:val="20"/>
    </w:rPr>
  </w:style>
  <w:style w:type="character" w:customStyle="1" w:styleId="Heading3Char">
    <w:name w:val="Heading 3 Char"/>
    <w:basedOn w:val="DefaultParagraphFont"/>
    <w:link w:val="Heading3"/>
    <w:uiPriority w:val="9"/>
    <w:rsid w:val="007F0BB1"/>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99125">
      <w:bodyDiv w:val="1"/>
      <w:marLeft w:val="0"/>
      <w:marRight w:val="0"/>
      <w:marTop w:val="0"/>
      <w:marBottom w:val="0"/>
      <w:divBdr>
        <w:top w:val="none" w:sz="0" w:space="0" w:color="auto"/>
        <w:left w:val="none" w:sz="0" w:space="0" w:color="auto"/>
        <w:bottom w:val="none" w:sz="0" w:space="0" w:color="auto"/>
        <w:right w:val="none" w:sz="0" w:space="0" w:color="auto"/>
      </w:divBdr>
    </w:div>
    <w:div w:id="41903835">
      <w:bodyDiv w:val="1"/>
      <w:marLeft w:val="0"/>
      <w:marRight w:val="0"/>
      <w:marTop w:val="0"/>
      <w:marBottom w:val="0"/>
      <w:divBdr>
        <w:top w:val="none" w:sz="0" w:space="0" w:color="auto"/>
        <w:left w:val="none" w:sz="0" w:space="0" w:color="auto"/>
        <w:bottom w:val="none" w:sz="0" w:space="0" w:color="auto"/>
        <w:right w:val="none" w:sz="0" w:space="0" w:color="auto"/>
      </w:divBdr>
    </w:div>
    <w:div w:id="63843196">
      <w:bodyDiv w:val="1"/>
      <w:marLeft w:val="0"/>
      <w:marRight w:val="0"/>
      <w:marTop w:val="0"/>
      <w:marBottom w:val="0"/>
      <w:divBdr>
        <w:top w:val="none" w:sz="0" w:space="0" w:color="auto"/>
        <w:left w:val="none" w:sz="0" w:space="0" w:color="auto"/>
        <w:bottom w:val="none" w:sz="0" w:space="0" w:color="auto"/>
        <w:right w:val="none" w:sz="0" w:space="0" w:color="auto"/>
      </w:divBdr>
    </w:div>
    <w:div w:id="94837023">
      <w:bodyDiv w:val="1"/>
      <w:marLeft w:val="0"/>
      <w:marRight w:val="0"/>
      <w:marTop w:val="0"/>
      <w:marBottom w:val="0"/>
      <w:divBdr>
        <w:top w:val="none" w:sz="0" w:space="0" w:color="auto"/>
        <w:left w:val="none" w:sz="0" w:space="0" w:color="auto"/>
        <w:bottom w:val="none" w:sz="0" w:space="0" w:color="auto"/>
        <w:right w:val="none" w:sz="0" w:space="0" w:color="auto"/>
      </w:divBdr>
    </w:div>
    <w:div w:id="105778391">
      <w:bodyDiv w:val="1"/>
      <w:marLeft w:val="0"/>
      <w:marRight w:val="0"/>
      <w:marTop w:val="0"/>
      <w:marBottom w:val="0"/>
      <w:divBdr>
        <w:top w:val="none" w:sz="0" w:space="0" w:color="auto"/>
        <w:left w:val="none" w:sz="0" w:space="0" w:color="auto"/>
        <w:bottom w:val="none" w:sz="0" w:space="0" w:color="auto"/>
        <w:right w:val="none" w:sz="0" w:space="0" w:color="auto"/>
      </w:divBdr>
    </w:div>
    <w:div w:id="140465117">
      <w:bodyDiv w:val="1"/>
      <w:marLeft w:val="0"/>
      <w:marRight w:val="0"/>
      <w:marTop w:val="0"/>
      <w:marBottom w:val="0"/>
      <w:divBdr>
        <w:top w:val="none" w:sz="0" w:space="0" w:color="auto"/>
        <w:left w:val="none" w:sz="0" w:space="0" w:color="auto"/>
        <w:bottom w:val="none" w:sz="0" w:space="0" w:color="auto"/>
        <w:right w:val="none" w:sz="0" w:space="0" w:color="auto"/>
      </w:divBdr>
    </w:div>
    <w:div w:id="156922665">
      <w:bodyDiv w:val="1"/>
      <w:marLeft w:val="0"/>
      <w:marRight w:val="0"/>
      <w:marTop w:val="0"/>
      <w:marBottom w:val="0"/>
      <w:divBdr>
        <w:top w:val="none" w:sz="0" w:space="0" w:color="auto"/>
        <w:left w:val="none" w:sz="0" w:space="0" w:color="auto"/>
        <w:bottom w:val="none" w:sz="0" w:space="0" w:color="auto"/>
        <w:right w:val="none" w:sz="0" w:space="0" w:color="auto"/>
      </w:divBdr>
    </w:div>
    <w:div w:id="181627293">
      <w:bodyDiv w:val="1"/>
      <w:marLeft w:val="0"/>
      <w:marRight w:val="0"/>
      <w:marTop w:val="0"/>
      <w:marBottom w:val="0"/>
      <w:divBdr>
        <w:top w:val="none" w:sz="0" w:space="0" w:color="auto"/>
        <w:left w:val="none" w:sz="0" w:space="0" w:color="auto"/>
        <w:bottom w:val="none" w:sz="0" w:space="0" w:color="auto"/>
        <w:right w:val="none" w:sz="0" w:space="0" w:color="auto"/>
      </w:divBdr>
    </w:div>
    <w:div w:id="237447180">
      <w:bodyDiv w:val="1"/>
      <w:marLeft w:val="0"/>
      <w:marRight w:val="0"/>
      <w:marTop w:val="0"/>
      <w:marBottom w:val="0"/>
      <w:divBdr>
        <w:top w:val="none" w:sz="0" w:space="0" w:color="auto"/>
        <w:left w:val="none" w:sz="0" w:space="0" w:color="auto"/>
        <w:bottom w:val="none" w:sz="0" w:space="0" w:color="auto"/>
        <w:right w:val="none" w:sz="0" w:space="0" w:color="auto"/>
      </w:divBdr>
    </w:div>
    <w:div w:id="259530566">
      <w:bodyDiv w:val="1"/>
      <w:marLeft w:val="0"/>
      <w:marRight w:val="0"/>
      <w:marTop w:val="0"/>
      <w:marBottom w:val="0"/>
      <w:divBdr>
        <w:top w:val="none" w:sz="0" w:space="0" w:color="auto"/>
        <w:left w:val="none" w:sz="0" w:space="0" w:color="auto"/>
        <w:bottom w:val="none" w:sz="0" w:space="0" w:color="auto"/>
        <w:right w:val="none" w:sz="0" w:space="0" w:color="auto"/>
      </w:divBdr>
    </w:div>
    <w:div w:id="369378906">
      <w:bodyDiv w:val="1"/>
      <w:marLeft w:val="0"/>
      <w:marRight w:val="0"/>
      <w:marTop w:val="0"/>
      <w:marBottom w:val="0"/>
      <w:divBdr>
        <w:top w:val="none" w:sz="0" w:space="0" w:color="auto"/>
        <w:left w:val="none" w:sz="0" w:space="0" w:color="auto"/>
        <w:bottom w:val="none" w:sz="0" w:space="0" w:color="auto"/>
        <w:right w:val="none" w:sz="0" w:space="0" w:color="auto"/>
      </w:divBdr>
    </w:div>
    <w:div w:id="383917722">
      <w:bodyDiv w:val="1"/>
      <w:marLeft w:val="0"/>
      <w:marRight w:val="0"/>
      <w:marTop w:val="0"/>
      <w:marBottom w:val="0"/>
      <w:divBdr>
        <w:top w:val="none" w:sz="0" w:space="0" w:color="auto"/>
        <w:left w:val="none" w:sz="0" w:space="0" w:color="auto"/>
        <w:bottom w:val="none" w:sz="0" w:space="0" w:color="auto"/>
        <w:right w:val="none" w:sz="0" w:space="0" w:color="auto"/>
      </w:divBdr>
    </w:div>
    <w:div w:id="427429938">
      <w:bodyDiv w:val="1"/>
      <w:marLeft w:val="0"/>
      <w:marRight w:val="0"/>
      <w:marTop w:val="0"/>
      <w:marBottom w:val="0"/>
      <w:divBdr>
        <w:top w:val="none" w:sz="0" w:space="0" w:color="auto"/>
        <w:left w:val="none" w:sz="0" w:space="0" w:color="auto"/>
        <w:bottom w:val="none" w:sz="0" w:space="0" w:color="auto"/>
        <w:right w:val="none" w:sz="0" w:space="0" w:color="auto"/>
      </w:divBdr>
    </w:div>
    <w:div w:id="482502165">
      <w:bodyDiv w:val="1"/>
      <w:marLeft w:val="0"/>
      <w:marRight w:val="0"/>
      <w:marTop w:val="0"/>
      <w:marBottom w:val="0"/>
      <w:divBdr>
        <w:top w:val="none" w:sz="0" w:space="0" w:color="auto"/>
        <w:left w:val="none" w:sz="0" w:space="0" w:color="auto"/>
        <w:bottom w:val="none" w:sz="0" w:space="0" w:color="auto"/>
        <w:right w:val="none" w:sz="0" w:space="0" w:color="auto"/>
      </w:divBdr>
    </w:div>
    <w:div w:id="482502253">
      <w:bodyDiv w:val="1"/>
      <w:marLeft w:val="0"/>
      <w:marRight w:val="0"/>
      <w:marTop w:val="0"/>
      <w:marBottom w:val="0"/>
      <w:divBdr>
        <w:top w:val="none" w:sz="0" w:space="0" w:color="auto"/>
        <w:left w:val="none" w:sz="0" w:space="0" w:color="auto"/>
        <w:bottom w:val="none" w:sz="0" w:space="0" w:color="auto"/>
        <w:right w:val="none" w:sz="0" w:space="0" w:color="auto"/>
      </w:divBdr>
    </w:div>
    <w:div w:id="522086580">
      <w:bodyDiv w:val="1"/>
      <w:marLeft w:val="0"/>
      <w:marRight w:val="0"/>
      <w:marTop w:val="0"/>
      <w:marBottom w:val="0"/>
      <w:divBdr>
        <w:top w:val="none" w:sz="0" w:space="0" w:color="auto"/>
        <w:left w:val="none" w:sz="0" w:space="0" w:color="auto"/>
        <w:bottom w:val="none" w:sz="0" w:space="0" w:color="auto"/>
        <w:right w:val="none" w:sz="0" w:space="0" w:color="auto"/>
      </w:divBdr>
    </w:div>
    <w:div w:id="582615089">
      <w:bodyDiv w:val="1"/>
      <w:marLeft w:val="0"/>
      <w:marRight w:val="0"/>
      <w:marTop w:val="0"/>
      <w:marBottom w:val="0"/>
      <w:divBdr>
        <w:top w:val="none" w:sz="0" w:space="0" w:color="auto"/>
        <w:left w:val="none" w:sz="0" w:space="0" w:color="auto"/>
        <w:bottom w:val="none" w:sz="0" w:space="0" w:color="auto"/>
        <w:right w:val="none" w:sz="0" w:space="0" w:color="auto"/>
      </w:divBdr>
    </w:div>
    <w:div w:id="587927353">
      <w:bodyDiv w:val="1"/>
      <w:marLeft w:val="0"/>
      <w:marRight w:val="0"/>
      <w:marTop w:val="0"/>
      <w:marBottom w:val="0"/>
      <w:divBdr>
        <w:top w:val="none" w:sz="0" w:space="0" w:color="auto"/>
        <w:left w:val="none" w:sz="0" w:space="0" w:color="auto"/>
        <w:bottom w:val="none" w:sz="0" w:space="0" w:color="auto"/>
        <w:right w:val="none" w:sz="0" w:space="0" w:color="auto"/>
      </w:divBdr>
    </w:div>
    <w:div w:id="592126081">
      <w:bodyDiv w:val="1"/>
      <w:marLeft w:val="0"/>
      <w:marRight w:val="0"/>
      <w:marTop w:val="0"/>
      <w:marBottom w:val="0"/>
      <w:divBdr>
        <w:top w:val="none" w:sz="0" w:space="0" w:color="auto"/>
        <w:left w:val="none" w:sz="0" w:space="0" w:color="auto"/>
        <w:bottom w:val="none" w:sz="0" w:space="0" w:color="auto"/>
        <w:right w:val="none" w:sz="0" w:space="0" w:color="auto"/>
      </w:divBdr>
    </w:div>
    <w:div w:id="617176275">
      <w:bodyDiv w:val="1"/>
      <w:marLeft w:val="0"/>
      <w:marRight w:val="0"/>
      <w:marTop w:val="0"/>
      <w:marBottom w:val="0"/>
      <w:divBdr>
        <w:top w:val="none" w:sz="0" w:space="0" w:color="auto"/>
        <w:left w:val="none" w:sz="0" w:space="0" w:color="auto"/>
        <w:bottom w:val="none" w:sz="0" w:space="0" w:color="auto"/>
        <w:right w:val="none" w:sz="0" w:space="0" w:color="auto"/>
      </w:divBdr>
    </w:div>
    <w:div w:id="670912830">
      <w:bodyDiv w:val="1"/>
      <w:marLeft w:val="0"/>
      <w:marRight w:val="0"/>
      <w:marTop w:val="0"/>
      <w:marBottom w:val="0"/>
      <w:divBdr>
        <w:top w:val="none" w:sz="0" w:space="0" w:color="auto"/>
        <w:left w:val="none" w:sz="0" w:space="0" w:color="auto"/>
        <w:bottom w:val="none" w:sz="0" w:space="0" w:color="auto"/>
        <w:right w:val="none" w:sz="0" w:space="0" w:color="auto"/>
      </w:divBdr>
    </w:div>
    <w:div w:id="672299008">
      <w:bodyDiv w:val="1"/>
      <w:marLeft w:val="0"/>
      <w:marRight w:val="0"/>
      <w:marTop w:val="0"/>
      <w:marBottom w:val="0"/>
      <w:divBdr>
        <w:top w:val="none" w:sz="0" w:space="0" w:color="auto"/>
        <w:left w:val="none" w:sz="0" w:space="0" w:color="auto"/>
        <w:bottom w:val="none" w:sz="0" w:space="0" w:color="auto"/>
        <w:right w:val="none" w:sz="0" w:space="0" w:color="auto"/>
      </w:divBdr>
    </w:div>
    <w:div w:id="694886143">
      <w:bodyDiv w:val="1"/>
      <w:marLeft w:val="0"/>
      <w:marRight w:val="0"/>
      <w:marTop w:val="0"/>
      <w:marBottom w:val="0"/>
      <w:divBdr>
        <w:top w:val="none" w:sz="0" w:space="0" w:color="auto"/>
        <w:left w:val="none" w:sz="0" w:space="0" w:color="auto"/>
        <w:bottom w:val="none" w:sz="0" w:space="0" w:color="auto"/>
        <w:right w:val="none" w:sz="0" w:space="0" w:color="auto"/>
      </w:divBdr>
    </w:div>
    <w:div w:id="719984676">
      <w:bodyDiv w:val="1"/>
      <w:marLeft w:val="0"/>
      <w:marRight w:val="0"/>
      <w:marTop w:val="0"/>
      <w:marBottom w:val="0"/>
      <w:divBdr>
        <w:top w:val="none" w:sz="0" w:space="0" w:color="auto"/>
        <w:left w:val="none" w:sz="0" w:space="0" w:color="auto"/>
        <w:bottom w:val="none" w:sz="0" w:space="0" w:color="auto"/>
        <w:right w:val="none" w:sz="0" w:space="0" w:color="auto"/>
      </w:divBdr>
    </w:div>
    <w:div w:id="737091154">
      <w:bodyDiv w:val="1"/>
      <w:marLeft w:val="0"/>
      <w:marRight w:val="0"/>
      <w:marTop w:val="0"/>
      <w:marBottom w:val="0"/>
      <w:divBdr>
        <w:top w:val="none" w:sz="0" w:space="0" w:color="auto"/>
        <w:left w:val="none" w:sz="0" w:space="0" w:color="auto"/>
        <w:bottom w:val="none" w:sz="0" w:space="0" w:color="auto"/>
        <w:right w:val="none" w:sz="0" w:space="0" w:color="auto"/>
      </w:divBdr>
    </w:div>
    <w:div w:id="758523806">
      <w:bodyDiv w:val="1"/>
      <w:marLeft w:val="0"/>
      <w:marRight w:val="0"/>
      <w:marTop w:val="0"/>
      <w:marBottom w:val="0"/>
      <w:divBdr>
        <w:top w:val="none" w:sz="0" w:space="0" w:color="auto"/>
        <w:left w:val="none" w:sz="0" w:space="0" w:color="auto"/>
        <w:bottom w:val="none" w:sz="0" w:space="0" w:color="auto"/>
        <w:right w:val="none" w:sz="0" w:space="0" w:color="auto"/>
      </w:divBdr>
    </w:div>
    <w:div w:id="872570450">
      <w:bodyDiv w:val="1"/>
      <w:marLeft w:val="0"/>
      <w:marRight w:val="0"/>
      <w:marTop w:val="0"/>
      <w:marBottom w:val="0"/>
      <w:divBdr>
        <w:top w:val="none" w:sz="0" w:space="0" w:color="auto"/>
        <w:left w:val="none" w:sz="0" w:space="0" w:color="auto"/>
        <w:bottom w:val="none" w:sz="0" w:space="0" w:color="auto"/>
        <w:right w:val="none" w:sz="0" w:space="0" w:color="auto"/>
      </w:divBdr>
    </w:div>
    <w:div w:id="930239264">
      <w:bodyDiv w:val="1"/>
      <w:marLeft w:val="0"/>
      <w:marRight w:val="0"/>
      <w:marTop w:val="0"/>
      <w:marBottom w:val="0"/>
      <w:divBdr>
        <w:top w:val="none" w:sz="0" w:space="0" w:color="auto"/>
        <w:left w:val="none" w:sz="0" w:space="0" w:color="auto"/>
        <w:bottom w:val="none" w:sz="0" w:space="0" w:color="auto"/>
        <w:right w:val="none" w:sz="0" w:space="0" w:color="auto"/>
      </w:divBdr>
    </w:div>
    <w:div w:id="956136682">
      <w:bodyDiv w:val="1"/>
      <w:marLeft w:val="0"/>
      <w:marRight w:val="0"/>
      <w:marTop w:val="0"/>
      <w:marBottom w:val="0"/>
      <w:divBdr>
        <w:top w:val="none" w:sz="0" w:space="0" w:color="auto"/>
        <w:left w:val="none" w:sz="0" w:space="0" w:color="auto"/>
        <w:bottom w:val="none" w:sz="0" w:space="0" w:color="auto"/>
        <w:right w:val="none" w:sz="0" w:space="0" w:color="auto"/>
      </w:divBdr>
    </w:div>
    <w:div w:id="985284237">
      <w:bodyDiv w:val="1"/>
      <w:marLeft w:val="0"/>
      <w:marRight w:val="0"/>
      <w:marTop w:val="0"/>
      <w:marBottom w:val="0"/>
      <w:divBdr>
        <w:top w:val="none" w:sz="0" w:space="0" w:color="auto"/>
        <w:left w:val="none" w:sz="0" w:space="0" w:color="auto"/>
        <w:bottom w:val="none" w:sz="0" w:space="0" w:color="auto"/>
        <w:right w:val="none" w:sz="0" w:space="0" w:color="auto"/>
      </w:divBdr>
    </w:div>
    <w:div w:id="997463217">
      <w:bodyDiv w:val="1"/>
      <w:marLeft w:val="0"/>
      <w:marRight w:val="0"/>
      <w:marTop w:val="0"/>
      <w:marBottom w:val="0"/>
      <w:divBdr>
        <w:top w:val="none" w:sz="0" w:space="0" w:color="auto"/>
        <w:left w:val="none" w:sz="0" w:space="0" w:color="auto"/>
        <w:bottom w:val="none" w:sz="0" w:space="0" w:color="auto"/>
        <w:right w:val="none" w:sz="0" w:space="0" w:color="auto"/>
      </w:divBdr>
    </w:div>
    <w:div w:id="1057244712">
      <w:bodyDiv w:val="1"/>
      <w:marLeft w:val="0"/>
      <w:marRight w:val="0"/>
      <w:marTop w:val="0"/>
      <w:marBottom w:val="0"/>
      <w:divBdr>
        <w:top w:val="none" w:sz="0" w:space="0" w:color="auto"/>
        <w:left w:val="none" w:sz="0" w:space="0" w:color="auto"/>
        <w:bottom w:val="none" w:sz="0" w:space="0" w:color="auto"/>
        <w:right w:val="none" w:sz="0" w:space="0" w:color="auto"/>
      </w:divBdr>
    </w:div>
    <w:div w:id="1135216395">
      <w:bodyDiv w:val="1"/>
      <w:marLeft w:val="0"/>
      <w:marRight w:val="0"/>
      <w:marTop w:val="0"/>
      <w:marBottom w:val="0"/>
      <w:divBdr>
        <w:top w:val="none" w:sz="0" w:space="0" w:color="auto"/>
        <w:left w:val="none" w:sz="0" w:space="0" w:color="auto"/>
        <w:bottom w:val="none" w:sz="0" w:space="0" w:color="auto"/>
        <w:right w:val="none" w:sz="0" w:space="0" w:color="auto"/>
      </w:divBdr>
    </w:div>
    <w:div w:id="1165433057">
      <w:bodyDiv w:val="1"/>
      <w:marLeft w:val="0"/>
      <w:marRight w:val="0"/>
      <w:marTop w:val="0"/>
      <w:marBottom w:val="0"/>
      <w:divBdr>
        <w:top w:val="none" w:sz="0" w:space="0" w:color="auto"/>
        <w:left w:val="none" w:sz="0" w:space="0" w:color="auto"/>
        <w:bottom w:val="none" w:sz="0" w:space="0" w:color="auto"/>
        <w:right w:val="none" w:sz="0" w:space="0" w:color="auto"/>
      </w:divBdr>
    </w:div>
    <w:div w:id="1171291752">
      <w:bodyDiv w:val="1"/>
      <w:marLeft w:val="0"/>
      <w:marRight w:val="0"/>
      <w:marTop w:val="0"/>
      <w:marBottom w:val="0"/>
      <w:divBdr>
        <w:top w:val="none" w:sz="0" w:space="0" w:color="auto"/>
        <w:left w:val="none" w:sz="0" w:space="0" w:color="auto"/>
        <w:bottom w:val="none" w:sz="0" w:space="0" w:color="auto"/>
        <w:right w:val="none" w:sz="0" w:space="0" w:color="auto"/>
      </w:divBdr>
    </w:div>
    <w:div w:id="1204639376">
      <w:bodyDiv w:val="1"/>
      <w:marLeft w:val="0"/>
      <w:marRight w:val="0"/>
      <w:marTop w:val="0"/>
      <w:marBottom w:val="0"/>
      <w:divBdr>
        <w:top w:val="none" w:sz="0" w:space="0" w:color="auto"/>
        <w:left w:val="none" w:sz="0" w:space="0" w:color="auto"/>
        <w:bottom w:val="none" w:sz="0" w:space="0" w:color="auto"/>
        <w:right w:val="none" w:sz="0" w:space="0" w:color="auto"/>
      </w:divBdr>
    </w:div>
    <w:div w:id="1230068760">
      <w:bodyDiv w:val="1"/>
      <w:marLeft w:val="0"/>
      <w:marRight w:val="0"/>
      <w:marTop w:val="0"/>
      <w:marBottom w:val="0"/>
      <w:divBdr>
        <w:top w:val="none" w:sz="0" w:space="0" w:color="auto"/>
        <w:left w:val="none" w:sz="0" w:space="0" w:color="auto"/>
        <w:bottom w:val="none" w:sz="0" w:space="0" w:color="auto"/>
        <w:right w:val="none" w:sz="0" w:space="0" w:color="auto"/>
      </w:divBdr>
    </w:div>
    <w:div w:id="1235776684">
      <w:bodyDiv w:val="1"/>
      <w:marLeft w:val="0"/>
      <w:marRight w:val="0"/>
      <w:marTop w:val="0"/>
      <w:marBottom w:val="0"/>
      <w:divBdr>
        <w:top w:val="none" w:sz="0" w:space="0" w:color="auto"/>
        <w:left w:val="none" w:sz="0" w:space="0" w:color="auto"/>
        <w:bottom w:val="none" w:sz="0" w:space="0" w:color="auto"/>
        <w:right w:val="none" w:sz="0" w:space="0" w:color="auto"/>
      </w:divBdr>
    </w:div>
    <w:div w:id="1250699284">
      <w:bodyDiv w:val="1"/>
      <w:marLeft w:val="0"/>
      <w:marRight w:val="0"/>
      <w:marTop w:val="0"/>
      <w:marBottom w:val="0"/>
      <w:divBdr>
        <w:top w:val="none" w:sz="0" w:space="0" w:color="auto"/>
        <w:left w:val="none" w:sz="0" w:space="0" w:color="auto"/>
        <w:bottom w:val="none" w:sz="0" w:space="0" w:color="auto"/>
        <w:right w:val="none" w:sz="0" w:space="0" w:color="auto"/>
      </w:divBdr>
    </w:div>
    <w:div w:id="1260484192">
      <w:bodyDiv w:val="1"/>
      <w:marLeft w:val="0"/>
      <w:marRight w:val="0"/>
      <w:marTop w:val="0"/>
      <w:marBottom w:val="0"/>
      <w:divBdr>
        <w:top w:val="none" w:sz="0" w:space="0" w:color="auto"/>
        <w:left w:val="none" w:sz="0" w:space="0" w:color="auto"/>
        <w:bottom w:val="none" w:sz="0" w:space="0" w:color="auto"/>
        <w:right w:val="none" w:sz="0" w:space="0" w:color="auto"/>
      </w:divBdr>
    </w:div>
    <w:div w:id="1272127202">
      <w:bodyDiv w:val="1"/>
      <w:marLeft w:val="0"/>
      <w:marRight w:val="0"/>
      <w:marTop w:val="0"/>
      <w:marBottom w:val="0"/>
      <w:divBdr>
        <w:top w:val="none" w:sz="0" w:space="0" w:color="auto"/>
        <w:left w:val="none" w:sz="0" w:space="0" w:color="auto"/>
        <w:bottom w:val="none" w:sz="0" w:space="0" w:color="auto"/>
        <w:right w:val="none" w:sz="0" w:space="0" w:color="auto"/>
      </w:divBdr>
    </w:div>
    <w:div w:id="1362976146">
      <w:bodyDiv w:val="1"/>
      <w:marLeft w:val="0"/>
      <w:marRight w:val="0"/>
      <w:marTop w:val="0"/>
      <w:marBottom w:val="0"/>
      <w:divBdr>
        <w:top w:val="none" w:sz="0" w:space="0" w:color="auto"/>
        <w:left w:val="none" w:sz="0" w:space="0" w:color="auto"/>
        <w:bottom w:val="none" w:sz="0" w:space="0" w:color="auto"/>
        <w:right w:val="none" w:sz="0" w:space="0" w:color="auto"/>
      </w:divBdr>
    </w:div>
    <w:div w:id="1376075768">
      <w:bodyDiv w:val="1"/>
      <w:marLeft w:val="0"/>
      <w:marRight w:val="0"/>
      <w:marTop w:val="0"/>
      <w:marBottom w:val="0"/>
      <w:divBdr>
        <w:top w:val="none" w:sz="0" w:space="0" w:color="auto"/>
        <w:left w:val="none" w:sz="0" w:space="0" w:color="auto"/>
        <w:bottom w:val="none" w:sz="0" w:space="0" w:color="auto"/>
        <w:right w:val="none" w:sz="0" w:space="0" w:color="auto"/>
      </w:divBdr>
    </w:div>
    <w:div w:id="1376733150">
      <w:bodyDiv w:val="1"/>
      <w:marLeft w:val="0"/>
      <w:marRight w:val="0"/>
      <w:marTop w:val="0"/>
      <w:marBottom w:val="0"/>
      <w:divBdr>
        <w:top w:val="none" w:sz="0" w:space="0" w:color="auto"/>
        <w:left w:val="none" w:sz="0" w:space="0" w:color="auto"/>
        <w:bottom w:val="none" w:sz="0" w:space="0" w:color="auto"/>
        <w:right w:val="none" w:sz="0" w:space="0" w:color="auto"/>
      </w:divBdr>
    </w:div>
    <w:div w:id="1408309540">
      <w:bodyDiv w:val="1"/>
      <w:marLeft w:val="0"/>
      <w:marRight w:val="0"/>
      <w:marTop w:val="0"/>
      <w:marBottom w:val="0"/>
      <w:divBdr>
        <w:top w:val="none" w:sz="0" w:space="0" w:color="auto"/>
        <w:left w:val="none" w:sz="0" w:space="0" w:color="auto"/>
        <w:bottom w:val="none" w:sz="0" w:space="0" w:color="auto"/>
        <w:right w:val="none" w:sz="0" w:space="0" w:color="auto"/>
      </w:divBdr>
    </w:div>
    <w:div w:id="1408452195">
      <w:bodyDiv w:val="1"/>
      <w:marLeft w:val="0"/>
      <w:marRight w:val="0"/>
      <w:marTop w:val="0"/>
      <w:marBottom w:val="0"/>
      <w:divBdr>
        <w:top w:val="none" w:sz="0" w:space="0" w:color="auto"/>
        <w:left w:val="none" w:sz="0" w:space="0" w:color="auto"/>
        <w:bottom w:val="none" w:sz="0" w:space="0" w:color="auto"/>
        <w:right w:val="none" w:sz="0" w:space="0" w:color="auto"/>
      </w:divBdr>
    </w:div>
    <w:div w:id="1417822975">
      <w:bodyDiv w:val="1"/>
      <w:marLeft w:val="0"/>
      <w:marRight w:val="0"/>
      <w:marTop w:val="0"/>
      <w:marBottom w:val="0"/>
      <w:divBdr>
        <w:top w:val="none" w:sz="0" w:space="0" w:color="auto"/>
        <w:left w:val="none" w:sz="0" w:space="0" w:color="auto"/>
        <w:bottom w:val="none" w:sz="0" w:space="0" w:color="auto"/>
        <w:right w:val="none" w:sz="0" w:space="0" w:color="auto"/>
      </w:divBdr>
    </w:div>
    <w:div w:id="1431046756">
      <w:bodyDiv w:val="1"/>
      <w:marLeft w:val="0"/>
      <w:marRight w:val="0"/>
      <w:marTop w:val="0"/>
      <w:marBottom w:val="0"/>
      <w:divBdr>
        <w:top w:val="none" w:sz="0" w:space="0" w:color="auto"/>
        <w:left w:val="none" w:sz="0" w:space="0" w:color="auto"/>
        <w:bottom w:val="none" w:sz="0" w:space="0" w:color="auto"/>
        <w:right w:val="none" w:sz="0" w:space="0" w:color="auto"/>
      </w:divBdr>
    </w:div>
    <w:div w:id="1440220164">
      <w:bodyDiv w:val="1"/>
      <w:marLeft w:val="0"/>
      <w:marRight w:val="0"/>
      <w:marTop w:val="0"/>
      <w:marBottom w:val="0"/>
      <w:divBdr>
        <w:top w:val="none" w:sz="0" w:space="0" w:color="auto"/>
        <w:left w:val="none" w:sz="0" w:space="0" w:color="auto"/>
        <w:bottom w:val="none" w:sz="0" w:space="0" w:color="auto"/>
        <w:right w:val="none" w:sz="0" w:space="0" w:color="auto"/>
      </w:divBdr>
    </w:div>
    <w:div w:id="1474177675">
      <w:bodyDiv w:val="1"/>
      <w:marLeft w:val="0"/>
      <w:marRight w:val="0"/>
      <w:marTop w:val="0"/>
      <w:marBottom w:val="0"/>
      <w:divBdr>
        <w:top w:val="none" w:sz="0" w:space="0" w:color="auto"/>
        <w:left w:val="none" w:sz="0" w:space="0" w:color="auto"/>
        <w:bottom w:val="none" w:sz="0" w:space="0" w:color="auto"/>
        <w:right w:val="none" w:sz="0" w:space="0" w:color="auto"/>
      </w:divBdr>
    </w:div>
    <w:div w:id="1529295443">
      <w:bodyDiv w:val="1"/>
      <w:marLeft w:val="0"/>
      <w:marRight w:val="0"/>
      <w:marTop w:val="0"/>
      <w:marBottom w:val="0"/>
      <w:divBdr>
        <w:top w:val="none" w:sz="0" w:space="0" w:color="auto"/>
        <w:left w:val="none" w:sz="0" w:space="0" w:color="auto"/>
        <w:bottom w:val="none" w:sz="0" w:space="0" w:color="auto"/>
        <w:right w:val="none" w:sz="0" w:space="0" w:color="auto"/>
      </w:divBdr>
    </w:div>
    <w:div w:id="1579748974">
      <w:bodyDiv w:val="1"/>
      <w:marLeft w:val="0"/>
      <w:marRight w:val="0"/>
      <w:marTop w:val="0"/>
      <w:marBottom w:val="0"/>
      <w:divBdr>
        <w:top w:val="none" w:sz="0" w:space="0" w:color="auto"/>
        <w:left w:val="none" w:sz="0" w:space="0" w:color="auto"/>
        <w:bottom w:val="none" w:sz="0" w:space="0" w:color="auto"/>
        <w:right w:val="none" w:sz="0" w:space="0" w:color="auto"/>
      </w:divBdr>
    </w:div>
    <w:div w:id="1588419577">
      <w:bodyDiv w:val="1"/>
      <w:marLeft w:val="0"/>
      <w:marRight w:val="0"/>
      <w:marTop w:val="0"/>
      <w:marBottom w:val="0"/>
      <w:divBdr>
        <w:top w:val="none" w:sz="0" w:space="0" w:color="auto"/>
        <w:left w:val="none" w:sz="0" w:space="0" w:color="auto"/>
        <w:bottom w:val="none" w:sz="0" w:space="0" w:color="auto"/>
        <w:right w:val="none" w:sz="0" w:space="0" w:color="auto"/>
      </w:divBdr>
    </w:div>
    <w:div w:id="1616668971">
      <w:bodyDiv w:val="1"/>
      <w:marLeft w:val="0"/>
      <w:marRight w:val="0"/>
      <w:marTop w:val="0"/>
      <w:marBottom w:val="0"/>
      <w:divBdr>
        <w:top w:val="none" w:sz="0" w:space="0" w:color="auto"/>
        <w:left w:val="none" w:sz="0" w:space="0" w:color="auto"/>
        <w:bottom w:val="none" w:sz="0" w:space="0" w:color="auto"/>
        <w:right w:val="none" w:sz="0" w:space="0" w:color="auto"/>
      </w:divBdr>
    </w:div>
    <w:div w:id="1623851677">
      <w:bodyDiv w:val="1"/>
      <w:marLeft w:val="0"/>
      <w:marRight w:val="0"/>
      <w:marTop w:val="0"/>
      <w:marBottom w:val="0"/>
      <w:divBdr>
        <w:top w:val="none" w:sz="0" w:space="0" w:color="auto"/>
        <w:left w:val="none" w:sz="0" w:space="0" w:color="auto"/>
        <w:bottom w:val="none" w:sz="0" w:space="0" w:color="auto"/>
        <w:right w:val="none" w:sz="0" w:space="0" w:color="auto"/>
      </w:divBdr>
    </w:div>
    <w:div w:id="1629051306">
      <w:bodyDiv w:val="1"/>
      <w:marLeft w:val="0"/>
      <w:marRight w:val="0"/>
      <w:marTop w:val="0"/>
      <w:marBottom w:val="0"/>
      <w:divBdr>
        <w:top w:val="none" w:sz="0" w:space="0" w:color="auto"/>
        <w:left w:val="none" w:sz="0" w:space="0" w:color="auto"/>
        <w:bottom w:val="none" w:sz="0" w:space="0" w:color="auto"/>
        <w:right w:val="none" w:sz="0" w:space="0" w:color="auto"/>
      </w:divBdr>
    </w:div>
    <w:div w:id="1762411260">
      <w:bodyDiv w:val="1"/>
      <w:marLeft w:val="0"/>
      <w:marRight w:val="0"/>
      <w:marTop w:val="0"/>
      <w:marBottom w:val="0"/>
      <w:divBdr>
        <w:top w:val="none" w:sz="0" w:space="0" w:color="auto"/>
        <w:left w:val="none" w:sz="0" w:space="0" w:color="auto"/>
        <w:bottom w:val="none" w:sz="0" w:space="0" w:color="auto"/>
        <w:right w:val="none" w:sz="0" w:space="0" w:color="auto"/>
      </w:divBdr>
    </w:div>
    <w:div w:id="1827166004">
      <w:bodyDiv w:val="1"/>
      <w:marLeft w:val="0"/>
      <w:marRight w:val="0"/>
      <w:marTop w:val="0"/>
      <w:marBottom w:val="0"/>
      <w:divBdr>
        <w:top w:val="none" w:sz="0" w:space="0" w:color="auto"/>
        <w:left w:val="none" w:sz="0" w:space="0" w:color="auto"/>
        <w:bottom w:val="none" w:sz="0" w:space="0" w:color="auto"/>
        <w:right w:val="none" w:sz="0" w:space="0" w:color="auto"/>
      </w:divBdr>
    </w:div>
    <w:div w:id="1857958516">
      <w:bodyDiv w:val="1"/>
      <w:marLeft w:val="0"/>
      <w:marRight w:val="0"/>
      <w:marTop w:val="0"/>
      <w:marBottom w:val="0"/>
      <w:divBdr>
        <w:top w:val="none" w:sz="0" w:space="0" w:color="auto"/>
        <w:left w:val="none" w:sz="0" w:space="0" w:color="auto"/>
        <w:bottom w:val="none" w:sz="0" w:space="0" w:color="auto"/>
        <w:right w:val="none" w:sz="0" w:space="0" w:color="auto"/>
      </w:divBdr>
    </w:div>
    <w:div w:id="1907455076">
      <w:bodyDiv w:val="1"/>
      <w:marLeft w:val="0"/>
      <w:marRight w:val="0"/>
      <w:marTop w:val="0"/>
      <w:marBottom w:val="0"/>
      <w:divBdr>
        <w:top w:val="none" w:sz="0" w:space="0" w:color="auto"/>
        <w:left w:val="none" w:sz="0" w:space="0" w:color="auto"/>
        <w:bottom w:val="none" w:sz="0" w:space="0" w:color="auto"/>
        <w:right w:val="none" w:sz="0" w:space="0" w:color="auto"/>
      </w:divBdr>
    </w:div>
    <w:div w:id="2000038362">
      <w:bodyDiv w:val="1"/>
      <w:marLeft w:val="0"/>
      <w:marRight w:val="0"/>
      <w:marTop w:val="0"/>
      <w:marBottom w:val="0"/>
      <w:divBdr>
        <w:top w:val="none" w:sz="0" w:space="0" w:color="auto"/>
        <w:left w:val="none" w:sz="0" w:space="0" w:color="auto"/>
        <w:bottom w:val="none" w:sz="0" w:space="0" w:color="auto"/>
        <w:right w:val="none" w:sz="0" w:space="0" w:color="auto"/>
      </w:divBdr>
    </w:div>
    <w:div w:id="2071270871">
      <w:bodyDiv w:val="1"/>
      <w:marLeft w:val="0"/>
      <w:marRight w:val="0"/>
      <w:marTop w:val="0"/>
      <w:marBottom w:val="0"/>
      <w:divBdr>
        <w:top w:val="none" w:sz="0" w:space="0" w:color="auto"/>
        <w:left w:val="none" w:sz="0" w:space="0" w:color="auto"/>
        <w:bottom w:val="none" w:sz="0" w:space="0" w:color="auto"/>
        <w:right w:val="none" w:sz="0" w:space="0" w:color="auto"/>
      </w:divBdr>
    </w:div>
    <w:div w:id="2086216415">
      <w:bodyDiv w:val="1"/>
      <w:marLeft w:val="0"/>
      <w:marRight w:val="0"/>
      <w:marTop w:val="0"/>
      <w:marBottom w:val="0"/>
      <w:divBdr>
        <w:top w:val="none" w:sz="0" w:space="0" w:color="auto"/>
        <w:left w:val="none" w:sz="0" w:space="0" w:color="auto"/>
        <w:bottom w:val="none" w:sz="0" w:space="0" w:color="auto"/>
        <w:right w:val="none" w:sz="0" w:space="0" w:color="auto"/>
      </w:divBdr>
    </w:div>
    <w:div w:id="2091729122">
      <w:bodyDiv w:val="1"/>
      <w:marLeft w:val="0"/>
      <w:marRight w:val="0"/>
      <w:marTop w:val="0"/>
      <w:marBottom w:val="0"/>
      <w:divBdr>
        <w:top w:val="none" w:sz="0" w:space="0" w:color="auto"/>
        <w:left w:val="none" w:sz="0" w:space="0" w:color="auto"/>
        <w:bottom w:val="none" w:sz="0" w:space="0" w:color="auto"/>
        <w:right w:val="none" w:sz="0" w:space="0" w:color="auto"/>
      </w:divBdr>
    </w:div>
    <w:div w:id="2113935359">
      <w:bodyDiv w:val="1"/>
      <w:marLeft w:val="0"/>
      <w:marRight w:val="0"/>
      <w:marTop w:val="0"/>
      <w:marBottom w:val="0"/>
      <w:divBdr>
        <w:top w:val="none" w:sz="0" w:space="0" w:color="auto"/>
        <w:left w:val="none" w:sz="0" w:space="0" w:color="auto"/>
        <w:bottom w:val="none" w:sz="0" w:space="0" w:color="auto"/>
        <w:right w:val="none" w:sz="0" w:space="0" w:color="auto"/>
      </w:divBdr>
    </w:div>
    <w:div w:id="2115132466">
      <w:bodyDiv w:val="1"/>
      <w:marLeft w:val="0"/>
      <w:marRight w:val="0"/>
      <w:marTop w:val="0"/>
      <w:marBottom w:val="0"/>
      <w:divBdr>
        <w:top w:val="none" w:sz="0" w:space="0" w:color="auto"/>
        <w:left w:val="none" w:sz="0" w:space="0" w:color="auto"/>
        <w:bottom w:val="none" w:sz="0" w:space="0" w:color="auto"/>
        <w:right w:val="none" w:sz="0" w:space="0" w:color="auto"/>
      </w:divBdr>
    </w:div>
    <w:div w:id="213721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8.png"/><Relationship Id="rId50"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https://github.com/cadeleeuw/lava-partitioning/blob/main/LAVA_s2500_m25_f1_w200.blocks"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B537A-9F37-C64E-8346-ABC2DD06A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19</Pages>
  <Words>40420</Words>
  <Characters>230394</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70</cp:revision>
  <dcterms:created xsi:type="dcterms:W3CDTF">2022-12-14T11:12:00Z</dcterms:created>
  <dcterms:modified xsi:type="dcterms:W3CDTF">2023-06-2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cdcbf156-2798-3720-a032-4f5387af25fd</vt:lpwstr>
  </property>
</Properties>
</file>